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697A27">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697A27">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697A27">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697A27">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697A27">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697A27">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697A27">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697A27">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697A27">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697A27">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697A27">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697A27">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697A27">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697A27">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697A27">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697A27">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697A27">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697A27">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697A27">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697A27">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697A27">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697A27">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697A27">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697A27">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697A27">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697A27">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697A27">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697A27">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697A27">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697A27">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697A27">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697A27">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697A27">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697A27">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697A27">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697A27">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697A27">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697A27">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697A27">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697A27">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697A27">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697A27">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697A27">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697A27">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697A27">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697A27">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697A27">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697A27">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697A27">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697A27">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697A27">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697A27">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697A27">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697A27">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61A1DE86" w:rsidR="001D78FB" w:rsidRDefault="000C08C6" w:rsidP="000C08C6">
      <w:pPr>
        <w:pStyle w:val="CuerpoTesis"/>
      </w:pPr>
      <w:r>
        <w:t xml:space="preserve">El </w:t>
      </w:r>
      <w:r w:rsidR="003B68DB">
        <w:t xml:space="preserve">presente apartado del trabaja de titulación </w:t>
      </w:r>
      <w:r w:rsidR="00340B2F">
        <w:t>apoy</w:t>
      </w:r>
      <w:r w:rsidR="00E131DD">
        <w:t>ó</w:t>
      </w:r>
      <w:r w:rsidR="00340B2F">
        <w:t xml:space="preserve"> </w:t>
      </w:r>
      <w:r w:rsidR="00E131DD">
        <w:t>al</w:t>
      </w:r>
      <w:r w:rsidR="00523C47">
        <w:t xml:space="preserve"> desarrollo de las diversas etapas</w:t>
      </w:r>
      <w:r w:rsidR="00F05890">
        <w:t xml:space="preserve">, las cuales permitieron </w:t>
      </w:r>
      <w:r w:rsidR="00B26FE8">
        <w:t xml:space="preserve">identificar </w:t>
      </w:r>
      <w:r w:rsidR="009A044A">
        <w:t>fases de investigación</w:t>
      </w:r>
      <w:r w:rsidR="00B26FE8">
        <w:t xml:space="preserve">, determinar objetivos, </w:t>
      </w:r>
      <w:r w:rsidR="00DF286F">
        <w:t>establecer</w:t>
      </w:r>
      <w:r w:rsidR="00B26FE8">
        <w:t xml:space="preserve"> </w:t>
      </w:r>
      <w:r w:rsidR="009A044A">
        <w:t>métricas</w:t>
      </w:r>
      <w:r w:rsidR="00DF286F">
        <w:t xml:space="preserve">, </w:t>
      </w:r>
      <w:r w:rsidR="00FE4B19">
        <w:t xml:space="preserve">se pusieron en </w:t>
      </w:r>
      <w:r w:rsidR="00245F81">
        <w:t>práctica</w:t>
      </w:r>
      <w:r w:rsidR="00FE4B19">
        <w:t xml:space="preserve"> los conocimientos que se han adquirido </w:t>
      </w:r>
      <w:r w:rsidR="0075130A">
        <w:t xml:space="preserve">durante la formación académica, </w:t>
      </w:r>
      <w:r w:rsidR="00994617">
        <w:t xml:space="preserve">tomando en consideración las etapas que se detallan en </w:t>
      </w:r>
      <w:r w:rsidR="00245F81">
        <w:fldChar w:fldCharType="begin" w:fldLock="1"/>
      </w:r>
      <w:r w:rsidR="00245F81">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1]","plainTextFormattedCitation":"[1]","previouslyFormattedCitation":"[1]"},"properties":{"noteIndex":0},"schema":"https://github.com/citation-style-language/schema/raw/master/csl-citation.json"}</w:instrText>
      </w:r>
      <w:r w:rsidR="00245F81">
        <w:fldChar w:fldCharType="separate"/>
      </w:r>
      <w:r w:rsidR="00245F81" w:rsidRPr="00245F81">
        <w:rPr>
          <w:noProof/>
        </w:rPr>
        <w:t>[1]</w:t>
      </w:r>
      <w:r w:rsidR="00245F81">
        <w:fldChar w:fldCharType="end"/>
      </w:r>
      <w:r w:rsidR="0086587B">
        <w:t>, las cuales son:</w:t>
      </w:r>
    </w:p>
    <w:p w14:paraId="4A952867" w14:textId="77777777" w:rsidR="00642B7D" w:rsidRPr="00985975" w:rsidRDefault="00642B7D" w:rsidP="00697A27">
      <w:pPr>
        <w:pStyle w:val="E2Tesis"/>
        <w:rPr>
          <w:lang w:eastAsia="es-EC"/>
        </w:rPr>
      </w:pPr>
      <w:r w:rsidRPr="00985975">
        <w:rPr>
          <w:lang w:eastAsia="es-EC"/>
        </w:rPr>
        <w:t>Contexto</w:t>
      </w:r>
    </w:p>
    <w:p w14:paraId="573BCEEF" w14:textId="77777777" w:rsidR="00642B7D" w:rsidRPr="000D0A13" w:rsidRDefault="00642B7D" w:rsidP="00697A27">
      <w:pPr>
        <w:pStyle w:val="CuerpoTesis"/>
        <w:rPr>
          <w:shd w:val="clear" w:color="auto" w:fill="FFFFFF"/>
        </w:rPr>
      </w:pPr>
      <w:r w:rsidRPr="000D0A13">
        <w:rPr>
          <w:shd w:val="clear" w:color="auto" w:fill="FFFFFF"/>
        </w:rPr>
        <w:t xml:space="preserve">El proyecto de investigación se desarrollará en la Carrera de Ingeniería en Sistemas en la Facultad de Energía, Industrias y Recursos Naturales no Renovables de la  Universidad Nacional de Loja, donde se </w:t>
      </w:r>
      <w:r>
        <w:rPr>
          <w:shd w:val="clear" w:color="auto" w:fill="FFFFFF"/>
        </w:rPr>
        <w:t>desarrolló</w:t>
      </w:r>
      <w:r w:rsidRPr="000D0A13">
        <w:rPr>
          <w:shd w:val="clear" w:color="auto" w:fill="FFFFFF"/>
        </w:rPr>
        <w:t xml:space="preserve"> un </w:t>
      </w:r>
      <w:r>
        <w:rPr>
          <w:shd w:val="clear" w:color="auto" w:fill="FFFFFF"/>
        </w:rPr>
        <w:t xml:space="preserve">prototipo de </w:t>
      </w:r>
      <w:r w:rsidRPr="000D0A13">
        <w:rPr>
          <w:shd w:val="clear" w:color="auto" w:fill="FFFFFF"/>
        </w:rPr>
        <w:t xml:space="preserve">software </w:t>
      </w:r>
      <w:r>
        <w:rPr>
          <w:shd w:val="clear" w:color="auto" w:fill="FFFFFF"/>
        </w:rPr>
        <w:t>que sirvió como una aporte a</w:t>
      </w:r>
      <w:r w:rsidRPr="000D0A13">
        <w:rPr>
          <w:shd w:val="clear" w:color="auto" w:fill="FFFFFF"/>
        </w:rPr>
        <w:t xml:space="preserve"> la sociedad, </w:t>
      </w:r>
      <w:r>
        <w:rPr>
          <w:shd w:val="clear" w:color="auto" w:fill="FFFFFF"/>
        </w:rPr>
        <w:t>el cual fue de apoyó</w:t>
      </w:r>
      <w:r w:rsidRPr="000D0A13">
        <w:rPr>
          <w:shd w:val="clear" w:color="auto" w:fill="FFFFFF"/>
        </w:rPr>
        <w:t xml:space="preserve"> al área de medicina específicamente a </w:t>
      </w:r>
      <w:r>
        <w:rPr>
          <w:shd w:val="clear" w:color="auto" w:fill="FFFFFF"/>
        </w:rPr>
        <w:t xml:space="preserve">los </w:t>
      </w:r>
      <w:r w:rsidRPr="000D0A13">
        <w:rPr>
          <w:shd w:val="clear" w:color="auto" w:fill="FFFFFF"/>
        </w:rPr>
        <w:t>odont</w:t>
      </w:r>
      <w:r>
        <w:rPr>
          <w:shd w:val="clear" w:color="auto" w:fill="FFFFFF"/>
        </w:rPr>
        <w:t>ó</w:t>
      </w:r>
      <w:r w:rsidRPr="000D0A13">
        <w:rPr>
          <w:shd w:val="clear" w:color="auto" w:fill="FFFFFF"/>
        </w:rPr>
        <w:t>log</w:t>
      </w:r>
      <w:r>
        <w:rPr>
          <w:shd w:val="clear" w:color="auto" w:fill="FFFFFF"/>
        </w:rPr>
        <w:t>os</w:t>
      </w:r>
      <w:r w:rsidRPr="000D0A13">
        <w:rPr>
          <w:shd w:val="clear" w:color="auto" w:fill="FFFFFF"/>
        </w:rPr>
        <w:t xml:space="preserve">, se </w:t>
      </w:r>
      <w:r>
        <w:rPr>
          <w:shd w:val="clear" w:color="auto" w:fill="FFFFFF"/>
        </w:rPr>
        <w:t>seleccionó</w:t>
      </w:r>
      <w:r w:rsidRPr="000D0A13">
        <w:rPr>
          <w:shd w:val="clear" w:color="auto" w:fill="FFFFFF"/>
        </w:rPr>
        <w:t xml:space="preserve"> a conveniencia una centro de atención odontológico de la ciudad de Loja, para la realización de los procesos necesarios para el cumplimiento del presente trabajo de titulación.</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697A27">
      <w:pPr>
        <w:pStyle w:val="E2Tesis"/>
        <w:rPr>
          <w:lang w:eastAsia="es-EC"/>
        </w:rPr>
      </w:pPr>
      <w:r w:rsidRPr="00985975">
        <w:rPr>
          <w:lang w:eastAsia="es-EC"/>
        </w:rPr>
        <w:t>Proceso</w:t>
      </w:r>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77777777" w:rsidR="00642B7D" w:rsidRPr="000D0A13" w:rsidRDefault="00642B7D" w:rsidP="00697A27">
      <w:pPr>
        <w:pStyle w:val="CuerpoTesis"/>
        <w:numPr>
          <w:ilvl w:val="0"/>
          <w:numId w:val="44"/>
        </w:numPr>
        <w:rPr>
          <w:lang w:eastAsia="es-EC"/>
        </w:rPr>
      </w:pPr>
      <w:r w:rsidRPr="000D0A13">
        <w:rPr>
          <w:lang w:eastAsia="es-EC"/>
        </w:rPr>
        <w:t>Realizar una revisión sistemática de gestión de procedimientos odontológicos.</w:t>
      </w:r>
    </w:p>
    <w:p w14:paraId="3276D2E7" w14:textId="77777777" w:rsidR="00642B7D" w:rsidRPr="000D0A13" w:rsidRDefault="00642B7D" w:rsidP="00697A27">
      <w:pPr>
        <w:pStyle w:val="CuerpoTesis"/>
        <w:numPr>
          <w:ilvl w:val="0"/>
          <w:numId w:val="45"/>
        </w:numPr>
        <w:rPr>
          <w:lang w:eastAsia="es-EC"/>
        </w:rPr>
      </w:pPr>
      <w:r w:rsidRPr="000D0A13">
        <w:rPr>
          <w:lang w:eastAsia="es-EC"/>
        </w:rPr>
        <w:t>Revisión sistemática de literatura   </w:t>
      </w:r>
    </w:p>
    <w:p w14:paraId="1385C535" w14:textId="77777777" w:rsidR="00642B7D" w:rsidRPr="000D0A13" w:rsidRDefault="00642B7D" w:rsidP="00697A27">
      <w:pPr>
        <w:pStyle w:val="CuerpoTesis"/>
        <w:numPr>
          <w:ilvl w:val="0"/>
          <w:numId w:val="45"/>
        </w:numPr>
        <w:rPr>
          <w:lang w:eastAsia="es-EC"/>
        </w:rPr>
      </w:pPr>
      <w:r w:rsidRPr="000D0A13">
        <w:rPr>
          <w:lang w:eastAsia="es-EC"/>
        </w:rPr>
        <w:t>Establecer métricas para la selección de trabajos relacionados al caso de estudio.</w:t>
      </w:r>
    </w:p>
    <w:p w14:paraId="0DEB3B34" w14:textId="77777777" w:rsidR="00642B7D" w:rsidRPr="000D0A13" w:rsidRDefault="00642B7D" w:rsidP="00697A27">
      <w:pPr>
        <w:pStyle w:val="CuerpoTesis"/>
        <w:numPr>
          <w:ilvl w:val="0"/>
          <w:numId w:val="45"/>
        </w:numPr>
        <w:rPr>
          <w:lang w:eastAsia="es-EC"/>
        </w:rPr>
      </w:pPr>
      <w:r w:rsidRPr="000D0A13">
        <w:rPr>
          <w:lang w:eastAsia="es-EC"/>
        </w:rPr>
        <w:t>Búsqueda de información en base a las métricas establecidas relacionada al caso de estudio</w:t>
      </w:r>
    </w:p>
    <w:p w14:paraId="144AEF2B" w14:textId="77777777" w:rsidR="00642B7D" w:rsidRPr="000D0A13" w:rsidRDefault="00642B7D" w:rsidP="00697A27">
      <w:pPr>
        <w:pStyle w:val="CuerpoTesis"/>
        <w:numPr>
          <w:ilvl w:val="0"/>
          <w:numId w:val="45"/>
        </w:numPr>
        <w:rPr>
          <w:lang w:eastAsia="es-EC"/>
        </w:rPr>
      </w:pPr>
      <w:r w:rsidRPr="000D0A13">
        <w:rPr>
          <w:lang w:eastAsia="es-EC"/>
        </w:rPr>
        <w:t>Análisis de los trabajos seleccionados.</w:t>
      </w:r>
    </w:p>
    <w:p w14:paraId="19C5FDB8" w14:textId="77777777" w:rsidR="00642B7D" w:rsidRPr="000D0A13" w:rsidRDefault="00642B7D" w:rsidP="00697A27">
      <w:pPr>
        <w:pStyle w:val="CuerpoTesis"/>
        <w:numPr>
          <w:ilvl w:val="0"/>
          <w:numId w:val="45"/>
        </w:numPr>
        <w:rPr>
          <w:lang w:eastAsia="es-EC"/>
        </w:rPr>
      </w:pPr>
      <w:r w:rsidRPr="000D0A13">
        <w:rPr>
          <w:lang w:eastAsia="es-EC"/>
        </w:rPr>
        <w:t xml:space="preserve">Elaborar un documento de los trabajos analizados </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77777777" w:rsidR="00642B7D" w:rsidRPr="000D0A13" w:rsidRDefault="00642B7D" w:rsidP="0068049D">
      <w:pPr>
        <w:pStyle w:val="CuerpoTesis"/>
        <w:numPr>
          <w:ilvl w:val="0"/>
          <w:numId w:val="44"/>
        </w:numPr>
        <w:rPr>
          <w:lang w:eastAsia="es-EC"/>
        </w:rPr>
      </w:pPr>
      <w:r w:rsidRPr="000D0A13">
        <w:rPr>
          <w:lang w:eastAsia="es-EC"/>
        </w:rPr>
        <w:t xml:space="preserve">Implementar la solución informática para la gestión de procedimientos odontológicos </w:t>
      </w:r>
    </w:p>
    <w:p w14:paraId="20D51B4C" w14:textId="77777777" w:rsidR="00642B7D" w:rsidRPr="000D0A13" w:rsidRDefault="00642B7D" w:rsidP="0068049D">
      <w:pPr>
        <w:pStyle w:val="CuerpoTesis"/>
        <w:numPr>
          <w:ilvl w:val="0"/>
          <w:numId w:val="46"/>
        </w:numPr>
        <w:rPr>
          <w:lang w:eastAsia="es-EC"/>
        </w:rPr>
      </w:pPr>
      <w:r w:rsidRPr="000D0A13">
        <w:rPr>
          <w:lang w:eastAsia="es-EC"/>
        </w:rPr>
        <w:t>Analizar y establecer normas de ingeniería de software que se adapten a las necesidades a la solución informática.</w:t>
      </w:r>
    </w:p>
    <w:p w14:paraId="2A8502C9" w14:textId="77777777" w:rsidR="00642B7D" w:rsidRPr="000D0A13" w:rsidRDefault="00642B7D" w:rsidP="0068049D">
      <w:pPr>
        <w:pStyle w:val="CuerpoTesis"/>
        <w:numPr>
          <w:ilvl w:val="0"/>
          <w:numId w:val="46"/>
        </w:numPr>
        <w:rPr>
          <w:lang w:eastAsia="es-EC"/>
        </w:rPr>
      </w:pPr>
      <w:r w:rsidRPr="000D0A13">
        <w:rPr>
          <w:lang w:eastAsia="es-EC"/>
        </w:rPr>
        <w:t>Establecer plataforma para el desarrollo de la solución informática.</w:t>
      </w:r>
    </w:p>
    <w:p w14:paraId="4BC89A22" w14:textId="77777777" w:rsidR="00642B7D" w:rsidRPr="000D0A13" w:rsidRDefault="00642B7D" w:rsidP="0068049D">
      <w:pPr>
        <w:pStyle w:val="CuerpoTesis"/>
        <w:numPr>
          <w:ilvl w:val="0"/>
          <w:numId w:val="46"/>
        </w:numPr>
        <w:rPr>
          <w:lang w:eastAsia="es-EC"/>
        </w:rPr>
      </w:pPr>
      <w:r w:rsidRPr="000D0A13">
        <w:rPr>
          <w:lang w:eastAsia="es-EC"/>
        </w:rPr>
        <w:lastRenderedPageBreak/>
        <w:t>Analizar y modelar las funcionalidades de la solución informática en base a los requerimientos dados por la clínica odontológica.</w:t>
      </w:r>
    </w:p>
    <w:p w14:paraId="69CDDE45" w14:textId="77777777" w:rsidR="00642B7D" w:rsidRPr="000D0A13" w:rsidRDefault="00642B7D" w:rsidP="0068049D">
      <w:pPr>
        <w:pStyle w:val="CuerpoTesis"/>
        <w:numPr>
          <w:ilvl w:val="0"/>
          <w:numId w:val="46"/>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68049D">
      <w:pPr>
        <w:pStyle w:val="CuerpoTesis"/>
        <w:numPr>
          <w:ilvl w:val="0"/>
          <w:numId w:val="46"/>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68049D">
      <w:pPr>
        <w:pStyle w:val="CuerpoTesis"/>
        <w:numPr>
          <w:ilvl w:val="0"/>
          <w:numId w:val="44"/>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68049D">
      <w:pPr>
        <w:pStyle w:val="CuerpoTesis"/>
        <w:numPr>
          <w:ilvl w:val="0"/>
          <w:numId w:val="47"/>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68049D">
      <w:pPr>
        <w:pStyle w:val="CuerpoTesis"/>
        <w:numPr>
          <w:ilvl w:val="0"/>
          <w:numId w:val="47"/>
        </w:numPr>
        <w:rPr>
          <w:lang w:eastAsia="es-EC"/>
        </w:rPr>
      </w:pPr>
      <w:r w:rsidRPr="000D0A13">
        <w:rPr>
          <w:lang w:eastAsia="es-EC"/>
        </w:rPr>
        <w:t>Realizar pruebas de la solución informática en el ambiente seleccionado.</w:t>
      </w:r>
    </w:p>
    <w:p w14:paraId="6863D4D4" w14:textId="77777777" w:rsidR="00642B7D" w:rsidRPr="000D0A13" w:rsidRDefault="00642B7D" w:rsidP="0068049D">
      <w:pPr>
        <w:pStyle w:val="CuerpoTesis"/>
        <w:numPr>
          <w:ilvl w:val="0"/>
          <w:numId w:val="47"/>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77777777" w:rsidR="00642B7D" w:rsidRPr="00985975" w:rsidRDefault="00642B7D" w:rsidP="00F06B11">
      <w:pPr>
        <w:pStyle w:val="E2Tesis"/>
        <w:rPr>
          <w:lang w:eastAsia="es-EC"/>
        </w:rPr>
      </w:pPr>
      <w:r w:rsidRPr="00985975">
        <w:rPr>
          <w:lang w:eastAsia="es-EC"/>
        </w:rPr>
        <w:t>Recursos</w:t>
      </w:r>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F06B11">
      <w:pPr>
        <w:pStyle w:val="E3Tesis"/>
      </w:pPr>
      <w:r>
        <w:t xml:space="preserve">Método </w:t>
      </w:r>
      <w:r w:rsidR="00642B7D" w:rsidRPr="00FC08D2">
        <w:t>Científico</w:t>
      </w:r>
      <w:r w:rsidR="00642B7D">
        <w:t>:</w:t>
      </w:r>
    </w:p>
    <w:p w14:paraId="0820D203" w14:textId="77777777" w:rsidR="00642B7D" w:rsidRDefault="00642B7D" w:rsidP="00F06B11">
      <w:pPr>
        <w:pStyle w:val="CuerpoTesis"/>
        <w:rPr>
          <w:lang w:eastAsia="es-EC"/>
        </w:rPr>
      </w:pPr>
      <w:r>
        <w:rPr>
          <w:lang w:eastAsia="es-EC"/>
        </w:rPr>
        <w:t xml:space="preserve">La utilización del método científico fue la base para el desarrollo del presente trabajo de titulación (TT), se realizó una investigación previa, que permitió la generación de una idea como tema a desarrollar, realizando el planteamiento del problema con su respectiva justificación, objetivos, pregunta de investigación, y delimitando el alcance que tuvo el proyecto (referencia), en este apartado previo a la aprobación del TT se elaboró una revisión sistemática de literatura (SLR), que permitió identificar los trabajos que se han realizado previamente en base al tema a investigar, la SLR siguió el esquema propuesto por </w:t>
      </w:r>
      <w:r w:rsidRPr="004261FD">
        <w:rPr>
          <w:lang w:eastAsia="es-EC"/>
        </w:rPr>
        <w:t xml:space="preserve">Barbara Kitchenham </w:t>
      </w:r>
      <w:r>
        <w:rPr>
          <w:lang w:eastAsia="es-EC"/>
        </w:rPr>
        <w:t>(Referencia).</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F06B11">
      <w:pPr>
        <w:pStyle w:val="E3Tesis"/>
      </w:pPr>
      <w:r>
        <w:t xml:space="preserve">Método </w:t>
      </w:r>
      <w:r w:rsidR="00642B7D" w:rsidRPr="00FC08D2">
        <w:t>Analítico</w:t>
      </w:r>
      <w:r w:rsidR="00642B7D">
        <w:t>:</w:t>
      </w:r>
    </w:p>
    <w:p w14:paraId="7398B970" w14:textId="77777777" w:rsidR="00642B7D" w:rsidRDefault="00642B7D" w:rsidP="00F06B11">
      <w:pPr>
        <w:pStyle w:val="CuerpoTesis"/>
        <w:rPr>
          <w:lang w:eastAsia="es-EC"/>
        </w:rPr>
      </w:pPr>
      <w:r>
        <w:rPr>
          <w:lang w:eastAsia="es-EC"/>
        </w:rPr>
        <w:t xml:space="preserve">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referencia), como un segundo apartado se realizó el desarrollo de la solución informática con las diferentes actividades que fueron </w:t>
      </w:r>
      <w:r>
        <w:rPr>
          <w:lang w:eastAsia="es-EC"/>
        </w:rPr>
        <w:lastRenderedPageBreak/>
        <w:t xml:space="preserve">planteadas (referencia), como el tercer y </w:t>
      </w:r>
      <w:proofErr w:type="spellStart"/>
      <w:r>
        <w:rPr>
          <w:lang w:eastAsia="es-EC"/>
        </w:rPr>
        <w:t>ultimo</w:t>
      </w:r>
      <w:proofErr w:type="spellEnd"/>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D453FC">
      <w:pPr>
        <w:pStyle w:val="E3Tesis"/>
      </w:pPr>
      <w:r w:rsidRPr="003E7B3E">
        <w:t>Revisión Sistemática de Literatura (SLR)</w:t>
      </w:r>
    </w:p>
    <w:p w14:paraId="21DE9972" w14:textId="77777777" w:rsidR="00642B7D" w:rsidRDefault="00642B7D" w:rsidP="00D453FC">
      <w:pPr>
        <w:pStyle w:val="CuerpoTesis"/>
        <w:rPr>
          <w:lang w:eastAsia="es-EC"/>
        </w:rPr>
      </w:pPr>
      <w:r>
        <w:rPr>
          <w:lang w:eastAsia="es-EC"/>
        </w:rPr>
        <w:t xml:space="preserve">La metodología de </w:t>
      </w:r>
      <w:r w:rsidRPr="004261FD">
        <w:rPr>
          <w:lang w:eastAsia="es-EC"/>
        </w:rPr>
        <w:t>Barbara Kitchenham</w:t>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proofErr w:type="spellStart"/>
      <w:r>
        <w:rPr>
          <w:lang w:eastAsia="es-EC"/>
        </w:rPr>
        <w:t>esta</w:t>
      </w:r>
      <w:proofErr w:type="spellEnd"/>
      <w:r>
        <w:rPr>
          <w:lang w:eastAsia="es-EC"/>
        </w:rPr>
        <w:t xml:space="preserve"> basado en métricas establecidas por la autora Barbara, siguiendo sus tres pasos base, la planeación, la conducción de la revisión y los resultados de la revisión(referencia). </w:t>
      </w:r>
    </w:p>
    <w:p w14:paraId="73B17856"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D453FC">
      <w:pPr>
        <w:pStyle w:val="E3Tesis"/>
      </w:pPr>
      <w:r w:rsidRPr="00ED2B59">
        <w:t>Estudios de Caso:</w:t>
      </w:r>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77777777" w:rsidR="00642B7D" w:rsidRDefault="00642B7D" w:rsidP="00D453FC">
      <w:pPr>
        <w:pStyle w:val="CuerpoTesis"/>
        <w:rPr>
          <w:lang w:eastAsia="es-EC"/>
        </w:rPr>
      </w:pPr>
      <w:proofErr w:type="gramStart"/>
      <w:r>
        <w:rPr>
          <w:lang w:eastAsia="es-EC"/>
        </w:rPr>
        <w:t>Conjuntamente con</w:t>
      </w:r>
      <w:proofErr w:type="gramEnd"/>
      <w:r>
        <w:rPr>
          <w:lang w:eastAsia="es-EC"/>
        </w:rPr>
        <w:t xml:space="preserve"> la SLR realizada, se logró profundizar en las temáticas del objeto de estudio, desde la búsqueda de alternativas a las soluciones que se han elaborado previamente, continuando con búsqueda y selección de la metodología y tecnología a través de una tabla comparativa, la recolección y documentación de información se puede evidenciar en el TT.</w:t>
      </w:r>
    </w:p>
    <w:p w14:paraId="117AF4DC"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D6C919B" w14:textId="12846A7A" w:rsidR="00642B7D" w:rsidRPr="00D453FC" w:rsidRDefault="00642B7D" w:rsidP="00D453FC">
      <w:pPr>
        <w:pStyle w:val="E2Tesis"/>
        <w:rPr>
          <w:lang w:eastAsia="es-EC"/>
        </w:rPr>
      </w:pPr>
      <w:r>
        <w:rPr>
          <w:lang w:eastAsia="es-EC"/>
        </w:rPr>
        <w:t xml:space="preserve">Técnicas </w:t>
      </w:r>
    </w:p>
    <w:p w14:paraId="7251D55F" w14:textId="77777777" w:rsidR="00697A27" w:rsidRDefault="00642B7D" w:rsidP="00697A27">
      <w:pPr>
        <w:pStyle w:val="E3Tesis"/>
      </w:pPr>
      <w:r>
        <w:t>Entrevista</w:t>
      </w:r>
    </w:p>
    <w:p w14:paraId="591AC93D" w14:textId="26FDD144"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referencia), evidenciando que el desarrollo del presente TT es un aporte necesario para la comunidad, concretamente al área de odontología.</w:t>
      </w:r>
    </w:p>
    <w:p w14:paraId="73A71282" w14:textId="7CF58F2D" w:rsidR="00642B7D" w:rsidRDefault="00642B7D" w:rsidP="00642B7D">
      <w:pPr>
        <w:tabs>
          <w:tab w:val="left" w:pos="1440"/>
        </w:tabs>
        <w:spacing w:after="0" w:line="310" w:lineRule="auto"/>
        <w:jc w:val="both"/>
        <w:rPr>
          <w:rFonts w:ascii="Times New Roman" w:eastAsia="Arial" w:hAnsi="Times New Roman" w:cs="Times New Roman"/>
          <w:b/>
          <w:sz w:val="24"/>
          <w:szCs w:val="24"/>
        </w:rPr>
      </w:pP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4D927F71" w14:textId="082FF795"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339C754" w14:textId="4AA09DD5"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0ED3D6B0" w14:textId="77777777" w:rsidR="00D453FC" w:rsidRDefault="00D453FC" w:rsidP="00642B7D">
      <w:pPr>
        <w:tabs>
          <w:tab w:val="left" w:pos="1440"/>
        </w:tabs>
        <w:spacing w:after="0" w:line="310" w:lineRule="auto"/>
        <w:jc w:val="both"/>
        <w:rPr>
          <w:rFonts w:ascii="Times New Roman" w:eastAsia="Arial" w:hAnsi="Times New Roman" w:cs="Times New Roman"/>
          <w:b/>
          <w:sz w:val="24"/>
          <w:szCs w:val="24"/>
        </w:rPr>
      </w:pPr>
      <w:bookmarkStart w:id="32" w:name="_GoBack"/>
      <w:bookmarkEnd w:id="32"/>
    </w:p>
    <w:p w14:paraId="6B7DEDE6" w14:textId="77777777" w:rsidR="00642B7D" w:rsidRDefault="00642B7D" w:rsidP="00697A27">
      <w:pPr>
        <w:pStyle w:val="E2Tesis"/>
        <w:rPr>
          <w:lang w:eastAsia="es-EC"/>
        </w:rPr>
      </w:pPr>
      <w:r w:rsidRPr="009C18E9">
        <w:rPr>
          <w:lang w:eastAsia="es-EC"/>
        </w:rPr>
        <w:lastRenderedPageBreak/>
        <w:t>Técnicos</w:t>
      </w:r>
    </w:p>
    <w:p w14:paraId="591C8751"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36800485" w14:textId="77777777" w:rsidR="00642B7D" w:rsidRPr="0061640D" w:rsidRDefault="00642B7D" w:rsidP="00697A27">
      <w:pPr>
        <w:pStyle w:val="E3Tesis"/>
      </w:pPr>
      <w:r w:rsidRPr="0061640D">
        <w:t>Metodología ágil para el desarrollo de productos de software</w:t>
      </w:r>
    </w:p>
    <w:p w14:paraId="683A30D7" w14:textId="77777777" w:rsidR="00642B7D" w:rsidRPr="009A7896" w:rsidRDefault="00642B7D" w:rsidP="00697A27">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Referencia).</w:t>
      </w:r>
    </w:p>
    <w:p w14:paraId="1B708FBC"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846DACA" w14:textId="77777777" w:rsidR="00642B7D" w:rsidRDefault="00642B7D" w:rsidP="00697A27">
      <w:pPr>
        <w:pStyle w:val="E3Tesis"/>
      </w:pPr>
      <w:r>
        <w:t>F</w:t>
      </w:r>
      <w:r w:rsidRPr="00092207">
        <w:t>rameworks</w:t>
      </w:r>
      <w:r>
        <w:t>:</w:t>
      </w:r>
    </w:p>
    <w:p w14:paraId="614459C3" w14:textId="77777777" w:rsidR="00642B7D" w:rsidRDefault="00642B7D" w:rsidP="00642B7D">
      <w:pPr>
        <w:shd w:val="clear" w:color="auto" w:fill="FFFFFF"/>
        <w:spacing w:after="0" w:line="240" w:lineRule="auto"/>
        <w:jc w:val="both"/>
        <w:rPr>
          <w:rFonts w:ascii="Arial" w:eastAsia="Times New Roman" w:hAnsi="Arial" w:cs="Arial"/>
          <w:b/>
          <w:color w:val="222222"/>
          <w:lang w:eastAsia="es-EC"/>
        </w:rPr>
      </w:pPr>
    </w:p>
    <w:p w14:paraId="16347AA3" w14:textId="77777777" w:rsidR="00642B7D" w:rsidRPr="00F76229" w:rsidRDefault="00642B7D" w:rsidP="00697A27">
      <w:pPr>
        <w:pStyle w:val="CuerpoTesis"/>
        <w:rPr>
          <w:lang w:eastAsia="es-EC"/>
        </w:rPr>
      </w:pPr>
      <w:r>
        <w:rPr>
          <w:lang w:eastAsia="es-EC"/>
        </w:rPr>
        <w:t xml:space="preserve">El lenguaje de programación PHP, fue uno de los más utilizados en los proyectos similares al TT, esta información se encuentra detallada en la SLR (Referencia), una vez identificado el lenguaje de programación que se utilizaría, se procedió a la búsqueda de un framework que brinde mejores capacidades para trabajar con PHP, se </w:t>
      </w:r>
      <w:proofErr w:type="spellStart"/>
      <w:r>
        <w:rPr>
          <w:lang w:eastAsia="es-EC"/>
        </w:rPr>
        <w:t>realizo</w:t>
      </w:r>
      <w:proofErr w:type="spellEnd"/>
      <w:r>
        <w:rPr>
          <w:lang w:eastAsia="es-EC"/>
        </w:rPr>
        <w:t xml:space="preserve"> una tabla comparativa de frameworks (Referencias), dando como resultado que Laravel es el framework con mejores prestaciones para el TT. </w:t>
      </w:r>
    </w:p>
    <w:p w14:paraId="76518F2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660406" w:rsidR="00642B7D" w:rsidRPr="000D0A13" w:rsidRDefault="00642B7D" w:rsidP="00697A27">
      <w:pPr>
        <w:pStyle w:val="E2Tesis"/>
        <w:rPr>
          <w:lang w:eastAsia="es-EC"/>
        </w:rPr>
      </w:pPr>
      <w:r>
        <w:rPr>
          <w:lang w:eastAsia="es-EC"/>
        </w:rPr>
        <w:t>Participantes</w:t>
      </w:r>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77777777"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Ordoñez en el apartado de la Revisión Sistemática de Literatura, y como apoyo externo a los odontólogos (</w:t>
      </w:r>
      <w:proofErr w:type="spellStart"/>
      <w:r>
        <w:rPr>
          <w:lang w:eastAsia="es-EC"/>
        </w:rPr>
        <w:t>Willam</w:t>
      </w:r>
      <w:proofErr w:type="spellEnd"/>
      <w:r>
        <w:rPr>
          <w:lang w:eastAsia="es-EC"/>
        </w:rPr>
        <w:t xml:space="preserve"> Tapia y Diego Faican) especialistas de la clínica </w:t>
      </w:r>
      <w:r w:rsidRPr="000D0A13">
        <w:rPr>
          <w:lang w:eastAsia="es-EC"/>
        </w:rPr>
        <w:t xml:space="preserve">ProDent, </w:t>
      </w:r>
      <w:r>
        <w:rPr>
          <w:lang w:eastAsia="es-EC"/>
        </w:rPr>
        <w:t>lugar donde</w:t>
      </w:r>
      <w:r w:rsidRPr="000D0A13">
        <w:rPr>
          <w:lang w:eastAsia="es-EC"/>
        </w:rPr>
        <w:t xml:space="preserve"> se </w:t>
      </w:r>
      <w:proofErr w:type="spellStart"/>
      <w:r>
        <w:rPr>
          <w:lang w:eastAsia="es-EC"/>
        </w:rPr>
        <w:t>logro</w:t>
      </w:r>
      <w:proofErr w:type="spellEnd"/>
      <w:r w:rsidRPr="000D0A13">
        <w:rPr>
          <w:lang w:eastAsia="es-EC"/>
        </w:rPr>
        <w:t xml:space="preserve"> obtener las bases necesarias para la elaboración de un software que permita cumplir con los requerimientos necesarios para un sistema odontológico. </w:t>
      </w:r>
    </w:p>
    <w:p w14:paraId="1AAF0FBA"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8FB0080" w14:textId="77777777" w:rsidR="00642B7D" w:rsidRPr="000D0A13" w:rsidRDefault="00642B7D" w:rsidP="00642B7D">
      <w:pPr>
        <w:jc w:val="both"/>
        <w:rPr>
          <w:rFonts w:ascii="Arial" w:hAnsi="Arial" w:cs="Arial"/>
        </w:rPr>
      </w:pP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3" w:name="_Toc527403371"/>
      <w:bookmarkStart w:id="34" w:name="_Toc530638398"/>
      <w:r>
        <w:lastRenderedPageBreak/>
        <w:t>Resultados</w:t>
      </w:r>
      <w:bookmarkEnd w:id="33"/>
      <w:bookmarkEnd w:id="34"/>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35" w:name="_Toc530638399"/>
      <w:r>
        <w:t xml:space="preserve">Fase 1: </w:t>
      </w:r>
      <w:r w:rsidR="00210BE0">
        <w:t>Realizar</w:t>
      </w:r>
      <w:r>
        <w:t xml:space="preserve"> una revisión sistemática de gestión de procedimiento odontológicos.</w:t>
      </w:r>
      <w:bookmarkEnd w:id="35"/>
      <w:r>
        <w:t xml:space="preserve"> </w:t>
      </w:r>
    </w:p>
    <w:p w14:paraId="5D0ED638" w14:textId="77777777" w:rsidR="0053653C" w:rsidRDefault="0053653C" w:rsidP="0053653C">
      <w:pPr>
        <w:pStyle w:val="CuerpoTesis"/>
      </w:pPr>
    </w:p>
    <w:p w14:paraId="1D3D1822" w14:textId="0768A4F6"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6]","plainTextFormattedCitation":"[2]–[6]","previouslyFormattedCitation":"[2]–[6]"},"properties":{"noteIndex":0},"schema":"https://github.com/citation-style-language/schema/raw/master/csl-citation.json"}</w:instrText>
      </w:r>
      <w:r w:rsidR="00C52FB4" w:rsidRPr="00F5334D">
        <w:fldChar w:fldCharType="separate"/>
      </w:r>
      <w:r w:rsidR="00245F81" w:rsidRPr="00245F81">
        <w:rPr>
          <w:noProof/>
        </w:rPr>
        <w:t>[2]–[6]</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6" w:name="_Toc530638400"/>
      <w:r>
        <w:t>Establecer métricas para la selección de trabajos relacionados al caso de estudio.</w:t>
      </w:r>
      <w:bookmarkEnd w:id="36"/>
    </w:p>
    <w:p w14:paraId="6A50BC26" w14:textId="4CC5BBF7" w:rsidR="0053653C" w:rsidRDefault="0053653C" w:rsidP="0053653C">
      <w:pPr>
        <w:pStyle w:val="CuerpoTesis"/>
      </w:pPr>
      <w:r>
        <w:t xml:space="preserve">En la elaboración de la SLR se estableció una planificación en base a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00C52FB4" w:rsidRPr="00F5334D">
        <w:fldChar w:fldCharType="separate"/>
      </w:r>
      <w:r w:rsidR="00245F81" w:rsidRPr="00245F81">
        <w:rPr>
          <w:noProof/>
        </w:rPr>
        <w:t>[2]</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7" w:name="_Toc530638401"/>
      <w:r w:rsidRPr="007B5434">
        <w:t>Búsqueda de información en base a las métricas establecidas relacionada al caso de estudio.</w:t>
      </w:r>
      <w:bookmarkEnd w:id="37"/>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533431D5" w:rsidR="00E7451D" w:rsidRDefault="00E7451D" w:rsidP="00E7451D">
      <w:pPr>
        <w:pStyle w:val="Caption"/>
      </w:pPr>
      <w:bookmarkStart w:id="38"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w:t>
      </w:r>
      <w:r w:rsidR="007E2FB6">
        <w:rPr>
          <w:noProof/>
        </w:rPr>
        <w:fldChar w:fldCharType="end"/>
      </w:r>
      <w:r>
        <w:t>.</w:t>
      </w:r>
      <w:r>
        <w:br/>
      </w:r>
      <w:r w:rsidRPr="003F741E">
        <w:t>DETALLE DE LOS ARTÍCULOS ANALIZADOS</w:t>
      </w:r>
      <w:bookmarkEnd w:id="38"/>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9" w:name="_Toc530638402"/>
      <w:r>
        <w:t>Análisis de los trabajos seleccionados.</w:t>
      </w:r>
      <w:bookmarkEnd w:id="39"/>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40" w:name="_Toc530638403"/>
      <w:r>
        <w:lastRenderedPageBreak/>
        <w:t>Elaborar un documento de los trabajos analizados.</w:t>
      </w:r>
      <w:bookmarkEnd w:id="40"/>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1" w:name="_Toc530638404"/>
      <w:r>
        <w:rPr>
          <w:lang w:val="es-EC"/>
        </w:rPr>
        <w:t xml:space="preserve">Fase 2: </w:t>
      </w:r>
      <w:r w:rsidRPr="00F63A85">
        <w:rPr>
          <w:lang w:val="es-EC"/>
        </w:rPr>
        <w:t>Implementar la solución informática para la gestión de procedimientos odontológicos</w:t>
      </w:r>
      <w:bookmarkEnd w:id="41"/>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2" w:name="_Toc530638405"/>
      <w:r w:rsidRPr="00A8214A">
        <w:rPr>
          <w:lang w:val="es-EC"/>
        </w:rPr>
        <w:t>Analizar y establecer normas de ingeniería de software que se adapten a las necesidades a la solución informática.</w:t>
      </w:r>
      <w:bookmarkEnd w:id="42"/>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3" w:name="_Toc530638406"/>
      <w:r w:rsidRPr="00993058">
        <w:t>Selección de Metodología</w:t>
      </w:r>
      <w:bookmarkEnd w:id="43"/>
    </w:p>
    <w:p w14:paraId="75B4F6F7" w14:textId="14A3A6D4"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245F81">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7]","plainTextFormattedCitation":"[7]","previouslyFormattedCitation":"[7]"},"properties":{"noteIndex":0},"schema":"https://github.com/citation-style-language/schema/raw/master/csl-citation.json"}</w:instrText>
      </w:r>
      <w:r w:rsidR="00C52FB4">
        <w:fldChar w:fldCharType="separate"/>
      </w:r>
      <w:r w:rsidR="00245F81" w:rsidRPr="00245F81">
        <w:rPr>
          <w:noProof/>
        </w:rPr>
        <w:t>[7]</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4" w:name="_Toc530638407"/>
      <w:r>
        <w:t>Programación Extrema (XP)</w:t>
      </w:r>
      <w:bookmarkEnd w:id="44"/>
    </w:p>
    <w:p w14:paraId="78F6B635" w14:textId="2FC3B15B"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rsidRPr="005E29BE">
        <w:fldChar w:fldCharType="separate"/>
      </w:r>
      <w:r w:rsidR="00245F81" w:rsidRPr="00245F81">
        <w:rPr>
          <w:noProof/>
        </w:rPr>
        <w:t>[8]</w:t>
      </w:r>
      <w:r w:rsidRPr="005E29BE">
        <w:fldChar w:fldCharType="end"/>
      </w:r>
      <w:r>
        <w:t>.</w:t>
      </w:r>
    </w:p>
    <w:p w14:paraId="042479B8" w14:textId="57740E1E" w:rsidR="00C52FB4" w:rsidRPr="003335C5" w:rsidRDefault="00C52FB4" w:rsidP="00C52FB4">
      <w:pPr>
        <w:pStyle w:val="CuerpoTesis"/>
      </w:pPr>
      <w:r>
        <w:t xml:space="preserve">Algunas de las principales características que nos brinda la metodología XP </w:t>
      </w:r>
      <w:r>
        <w:fldChar w:fldCharType="begin" w:fldLock="1"/>
      </w:r>
      <w:r w:rsidR="00245F81">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fldChar w:fldCharType="separate"/>
      </w:r>
      <w:r w:rsidR="00245F81" w:rsidRPr="00245F81">
        <w:rPr>
          <w:noProof/>
        </w:rPr>
        <w:t>[9]</w:t>
      </w:r>
      <w:r>
        <w:fldChar w:fldCharType="end"/>
      </w:r>
      <w:r w:rsidRPr="00FB733B">
        <w:rPr>
          <w:b/>
        </w:rPr>
        <w:t xml:space="preserve"> </w:t>
      </w:r>
      <w:r>
        <w:rPr>
          <w:b/>
        </w:rPr>
        <w:fldChar w:fldCharType="begin" w:fldLock="1"/>
      </w:r>
      <w:r w:rsidR="00245F81">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rPr>
        <w:fldChar w:fldCharType="separate"/>
      </w:r>
      <w:r w:rsidR="00245F81" w:rsidRPr="00245F81">
        <w:rPr>
          <w:noProof/>
        </w:rPr>
        <w:t>[10]</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48D30BED"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245F81">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rsidRPr="00EA1EED">
        <w:rPr>
          <w:b/>
        </w:rPr>
        <w:fldChar w:fldCharType="separate"/>
      </w:r>
      <w:r w:rsidR="00245F81" w:rsidRPr="00245F81">
        <w:rPr>
          <w:noProof/>
        </w:rPr>
        <w:t>[9]</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5" w:name="_Toc530638408"/>
      <w:r w:rsidRPr="00EA1EED">
        <w:t>SCRUM</w:t>
      </w:r>
      <w:bookmarkEnd w:id="45"/>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39CBF0A9"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245F81">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1]","plainTextFormattedCitation":"[11]","previouslyFormattedCitation":"[11]"},"properties":{"noteIndex":0},"schema":"https://github.com/citation-style-language/schema/raw/master/csl-citation.json"}</w:instrText>
      </w:r>
      <w:r>
        <w:fldChar w:fldCharType="separate"/>
      </w:r>
      <w:r w:rsidR="00245F81" w:rsidRPr="00245F81">
        <w:rPr>
          <w:noProof/>
        </w:rPr>
        <w:t>[11]</w:t>
      </w:r>
      <w:r>
        <w:fldChar w:fldCharType="end"/>
      </w:r>
      <w:r w:rsidRPr="00A940C6">
        <w:t xml:space="preserve">. </w:t>
      </w:r>
    </w:p>
    <w:p w14:paraId="3E5E9446" w14:textId="7C2875F2"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245F81">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sz w:val="24"/>
        </w:rPr>
        <w:fldChar w:fldCharType="separate"/>
      </w:r>
      <w:r w:rsidR="00245F81" w:rsidRPr="00245F81">
        <w:rPr>
          <w:noProof/>
          <w:sz w:val="24"/>
        </w:rPr>
        <w:t>[10]</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52ABB21"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245F81">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2]","plainTextFormattedCitation":"[12]","previouslyFormattedCitation":"[12]"},"properties":{"noteIndex":0},"schema":"https://github.com/citation-style-language/schema/raw/master/csl-citation.json"}</w:instrText>
      </w:r>
      <w:r w:rsidRPr="00123931">
        <w:rPr>
          <w:b/>
        </w:rPr>
        <w:fldChar w:fldCharType="separate"/>
      </w:r>
      <w:r w:rsidR="00245F81" w:rsidRPr="00245F81">
        <w:rPr>
          <w:noProof/>
        </w:rPr>
        <w:t>[12]</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6" w:name="_Toc530638409"/>
      <w:r w:rsidRPr="00134C50">
        <w:t>CRYSTAL</w:t>
      </w:r>
      <w:bookmarkEnd w:id="46"/>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535E0E17"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245F81">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3]","plainTextFormattedCitation":"[13]","previouslyFormattedCitation":"[13]"},"properties":{"noteIndex":0},"schema":"https://github.com/citation-style-language/schema/raw/master/csl-citation.json"}</w:instrText>
      </w:r>
      <w:r w:rsidRPr="00B16B6A">
        <w:fldChar w:fldCharType="separate"/>
      </w:r>
      <w:r w:rsidR="00245F81" w:rsidRPr="00245F81">
        <w:rPr>
          <w:noProof/>
        </w:rPr>
        <w:t>[13]</w:t>
      </w:r>
      <w:r w:rsidRPr="00B16B6A">
        <w:fldChar w:fldCharType="end"/>
      </w:r>
      <w:r w:rsidRPr="00B16B6A">
        <w:t>.</w:t>
      </w:r>
    </w:p>
    <w:p w14:paraId="52F2AA1C" w14:textId="446855DB"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245F81">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4]","plainTextFormattedCitation":"[14]","previouslyFormattedCitation":"[14]"},"properties":{"noteIndex":0},"schema":"https://github.com/citation-style-language/schema/raw/master/csl-citation.json"}</w:instrText>
      </w:r>
      <w:r>
        <w:fldChar w:fldCharType="separate"/>
      </w:r>
      <w:r w:rsidR="00245F81" w:rsidRPr="00245F81">
        <w:rPr>
          <w:noProof/>
        </w:rPr>
        <w:t>[14]</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F589B" w:rsidRDefault="009C335A" w:rsidP="009C335A">
      <w:pPr>
        <w:pStyle w:val="E3Tesis"/>
        <w:rPr>
          <w:lang w:val="es-EC"/>
        </w:rPr>
      </w:pPr>
      <w:bookmarkStart w:id="47" w:name="_Toc530638410"/>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47"/>
      <w:r w:rsidRPr="002F589B">
        <w:rPr>
          <w:lang w:val="es-EC"/>
        </w:rPr>
        <w:t xml:space="preserve"> </w:t>
      </w:r>
    </w:p>
    <w:p w14:paraId="3992276B" w14:textId="167D4931"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245F8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5]","plainTextFormattedCitation":"[15]","previouslyFormattedCitation":"[15]"},"properties":{"noteIndex":0},"schema":"https://github.com/citation-style-language/schema/raw/master/csl-citation.json"}</w:instrText>
      </w:r>
      <w:r w:rsidR="009D7D3B" w:rsidRPr="008604EB">
        <w:fldChar w:fldCharType="separate"/>
      </w:r>
      <w:r w:rsidR="00245F81" w:rsidRPr="00245F81">
        <w:rPr>
          <w:noProof/>
        </w:rPr>
        <w:t>[15]</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8" w:name="_Toc530638411"/>
      <w:r w:rsidRPr="006F55BB">
        <w:t>Comparativa de las metodologías (XP, Scrum, Crystal, DSDM)</w:t>
      </w:r>
      <w:bookmarkEnd w:id="48"/>
    </w:p>
    <w:p w14:paraId="3FC2B255" w14:textId="2FD474CE" w:rsidR="007A08B1" w:rsidRDefault="007A08B1" w:rsidP="007A08B1">
      <w:pPr>
        <w:pStyle w:val="CuerpoTesis"/>
      </w:pPr>
      <w:r>
        <w:t xml:space="preserve">La realización de la tabla comparativa se basa en los trabajos propuestos en </w:t>
      </w:r>
      <w:r>
        <w:fldChar w:fldCharType="begin" w:fldLock="1"/>
      </w:r>
      <w:r w:rsidR="00245F81">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6]","plainTextFormattedCitation":"[16]","previouslyFormattedCitation":"[16]"},"properties":{"noteIndex":0},"schema":"https://github.com/citation-style-language/schema/raw/master/csl-citation.json"}</w:instrText>
      </w:r>
      <w:r>
        <w:fldChar w:fldCharType="separate"/>
      </w:r>
      <w:r w:rsidR="00245F81" w:rsidRPr="00245F81">
        <w:rPr>
          <w:noProof/>
        </w:rPr>
        <w:t>[16]</w:t>
      </w:r>
      <w:r>
        <w:fldChar w:fldCharType="end"/>
      </w:r>
      <w:r>
        <w:fldChar w:fldCharType="begin" w:fldLock="1"/>
      </w:r>
      <w:r w:rsidR="00245F81">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7]","plainTextFormattedCitation":"[17]","previouslyFormattedCitation":"[17]"},"properties":{"noteIndex":0},"schema":"https://github.com/citation-style-language/schema/raw/master/csl-citation.json"}</w:instrText>
      </w:r>
      <w:r>
        <w:fldChar w:fldCharType="separate"/>
      </w:r>
      <w:r w:rsidR="00245F81" w:rsidRPr="00245F81">
        <w:rPr>
          <w:noProof/>
        </w:rPr>
        <w:t>[17]</w:t>
      </w:r>
      <w:r>
        <w:fldChar w:fldCharType="end"/>
      </w:r>
      <w:r>
        <w:t xml:space="preserve"> </w:t>
      </w:r>
      <w:r>
        <w:fldChar w:fldCharType="begin" w:fldLock="1"/>
      </w:r>
      <w:r w:rsidR="00245F81">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8]","plainTextFormattedCitation":"[18]","previouslyFormattedCitation":"[18]"},"properties":{"noteIndex":0},"schema":"https://github.com/citation-style-language/schema/raw/master/csl-citation.json"}</w:instrText>
      </w:r>
      <w:r>
        <w:fldChar w:fldCharType="separate"/>
      </w:r>
      <w:r w:rsidR="00245F81" w:rsidRPr="00245F81">
        <w:rPr>
          <w:noProof/>
        </w:rPr>
        <w:t>[18]</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29B2081D" w:rsidR="00E7451D" w:rsidRDefault="00E7451D" w:rsidP="00E7451D">
      <w:pPr>
        <w:pStyle w:val="Caption"/>
      </w:pPr>
      <w:bookmarkStart w:id="49"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w:t>
      </w:r>
      <w:r w:rsidR="007E2FB6">
        <w:rPr>
          <w:noProof/>
        </w:rPr>
        <w:fldChar w:fldCharType="end"/>
      </w:r>
      <w:r>
        <w:t>.</w:t>
      </w:r>
      <w:r>
        <w:br/>
      </w:r>
      <w:r w:rsidR="0002256D">
        <w:t>T</w:t>
      </w:r>
      <w:r w:rsidRPr="001D7592">
        <w:t>ABLA COMPARATIVA DE METODOLOGIA</w:t>
      </w:r>
      <w:bookmarkEnd w:id="49"/>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50" w:name="_Toc530638412"/>
      <w:r>
        <w:rPr>
          <w:lang w:val="es-EC"/>
        </w:rPr>
        <w:t xml:space="preserve">Selección de </w:t>
      </w:r>
      <w:r w:rsidR="004A1522">
        <w:rPr>
          <w:lang w:val="es-EC"/>
        </w:rPr>
        <w:t>Framework</w:t>
      </w:r>
      <w:bookmarkEnd w:id="50"/>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FAE1D14"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Pr="001520C6">
        <w:fldChar w:fldCharType="separate"/>
      </w:r>
      <w:r w:rsidR="00245F81" w:rsidRPr="00245F81">
        <w:rPr>
          <w:noProof/>
        </w:rPr>
        <w:t>[19]</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35B4FA8D"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Pr="001520C6">
        <w:fldChar w:fldCharType="separate"/>
      </w:r>
      <w:r w:rsidR="00245F81" w:rsidRPr="00245F81">
        <w:rPr>
          <w:noProof/>
        </w:rPr>
        <w:t>[20]</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245F81">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1]","plainTextFormattedCitation":"[21]","previouslyFormattedCitation":"[21]"},"properties":{"noteIndex":0},"schema":"https://github.com/citation-style-language/schema/raw/master/csl-citation.json"}</w:instrText>
      </w:r>
      <w:r w:rsidRPr="001520C6">
        <w:fldChar w:fldCharType="separate"/>
      </w:r>
      <w:r w:rsidR="00245F81" w:rsidRPr="00245F81">
        <w:rPr>
          <w:noProof/>
        </w:rPr>
        <w:t>[21]</w:t>
      </w:r>
      <w:r w:rsidRPr="001520C6">
        <w:fldChar w:fldCharType="end"/>
      </w:r>
      <w:r w:rsidRPr="001520C6">
        <w:t>,</w:t>
      </w:r>
      <w:r w:rsidRPr="001520C6">
        <w:fldChar w:fldCharType="begin" w:fldLock="1"/>
      </w:r>
      <w:r w:rsidR="00245F81">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2]","plainTextFormattedCitation":"[22]","previouslyFormattedCitation":"[22]"},"properties":{"noteIndex":0},"schema":"https://github.com/citation-style-language/schema/raw/master/csl-citation.json"}</w:instrText>
      </w:r>
      <w:r w:rsidRPr="001520C6">
        <w:fldChar w:fldCharType="separate"/>
      </w:r>
      <w:r w:rsidR="00245F81" w:rsidRPr="00245F81">
        <w:rPr>
          <w:noProof/>
        </w:rPr>
        <w:t>[22]</w:t>
      </w:r>
      <w:r w:rsidRPr="001520C6">
        <w:fldChar w:fldCharType="end"/>
      </w:r>
      <w:r w:rsidRPr="001520C6">
        <w:t>,</w:t>
      </w:r>
      <w:r w:rsidR="00891229"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91229" w:rsidRPr="001520C6">
        <w:fldChar w:fldCharType="separate"/>
      </w:r>
      <w:r w:rsidR="00245F81" w:rsidRPr="00245F81">
        <w:rPr>
          <w:noProof/>
        </w:rPr>
        <w:t>[23]</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1" w:name="_Toc530638413"/>
      <w:r w:rsidRPr="00891229">
        <w:rPr>
          <w:lang w:val="es-EC"/>
        </w:rPr>
        <w:t>Laravel</w:t>
      </w:r>
      <w:bookmarkEnd w:id="51"/>
    </w:p>
    <w:p w14:paraId="58A0D1C7" w14:textId="6A770E54"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F14272">
        <w:fldChar w:fldCharType="separate"/>
      </w:r>
      <w:r w:rsidR="00245F81" w:rsidRPr="00245F81">
        <w:rPr>
          <w:noProof/>
        </w:rPr>
        <w:t>[19]</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2" w:name="_Toc530638414"/>
      <w:r w:rsidRPr="00FC3A28">
        <w:t>CodeIgniter</w:t>
      </w:r>
      <w:bookmarkEnd w:id="52"/>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3" w:name="_Toc530638415"/>
      <w:r w:rsidRPr="00AA32FE">
        <w:t>CakePHP</w:t>
      </w:r>
      <w:bookmarkEnd w:id="53"/>
    </w:p>
    <w:p w14:paraId="2A60D64E" w14:textId="2C7DBFEE"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2D570C">
        <w:fldChar w:fldCharType="separate"/>
      </w:r>
      <w:r w:rsidR="00245F81" w:rsidRPr="00245F81">
        <w:rPr>
          <w:noProof/>
        </w:rPr>
        <w:t>[19]</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4"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4"/>
    </w:p>
    <w:p w14:paraId="34C986FE" w14:textId="52A3DE45"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00B70462" w:rsidRPr="001520C6">
        <w:fldChar w:fldCharType="separate"/>
      </w:r>
      <w:r w:rsidR="00245F81" w:rsidRPr="00245F81">
        <w:rPr>
          <w:noProof/>
        </w:rPr>
        <w:t>[20]</w:t>
      </w:r>
      <w:r w:rsidR="00B70462" w:rsidRPr="001520C6">
        <w:fldChar w:fldCharType="end"/>
      </w:r>
      <w:r w:rsidR="008A50B1">
        <w:t>-</w:t>
      </w:r>
      <w:r w:rsidR="008A50B1"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A50B1" w:rsidRPr="001520C6">
        <w:fldChar w:fldCharType="separate"/>
      </w:r>
      <w:r w:rsidR="00245F81" w:rsidRPr="00245F81">
        <w:rPr>
          <w:noProof/>
        </w:rPr>
        <w:t>[23]</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6D112E75" w:rsidR="00E45F0B" w:rsidRDefault="00E45F0B" w:rsidP="00E45F0B">
      <w:pPr>
        <w:pStyle w:val="Caption"/>
      </w:pPr>
      <w:bookmarkStart w:id="55"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I</w:t>
      </w:r>
      <w:r w:rsidR="007E2FB6">
        <w:rPr>
          <w:noProof/>
        </w:rPr>
        <w:fldChar w:fldCharType="end"/>
      </w:r>
      <w:r>
        <w:t xml:space="preserve">. </w:t>
      </w:r>
      <w:r>
        <w:br/>
      </w:r>
      <w:r w:rsidR="000F03AC">
        <w:t>COMPARATIVA DE FRAMEWORKS</w:t>
      </w:r>
      <w:bookmarkEnd w:id="55"/>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6" w:name="_Toc530638417"/>
      <w:r>
        <w:rPr>
          <w:lang w:val="es-EC"/>
        </w:rPr>
        <w:t>Metodología XP</w:t>
      </w:r>
      <w:bookmarkEnd w:id="56"/>
    </w:p>
    <w:p w14:paraId="69DE71DD" w14:textId="571745DD" w:rsidR="00D10D0D" w:rsidRDefault="002F589B" w:rsidP="00D10D0D">
      <w:pPr>
        <w:pStyle w:val="CuerpoTesis"/>
        <w:rPr>
          <w:lang w:val="es-EC"/>
        </w:rPr>
      </w:pPr>
      <w:r>
        <w:rPr>
          <w:noProof/>
        </w:rPr>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77777777" w:rsidR="002F589B" w:rsidRDefault="002F589B" w:rsidP="00190430">
      <w:pPr>
        <w:pStyle w:val="E3Tesis"/>
        <w:rPr>
          <w:lang w:val="es-EC"/>
        </w:rPr>
      </w:pPr>
    </w:p>
    <w:p w14:paraId="5C7E3FAC" w14:textId="4372E761" w:rsidR="00190430" w:rsidRPr="00190430" w:rsidRDefault="00190430" w:rsidP="00190430">
      <w:pPr>
        <w:pStyle w:val="E3Tesis"/>
        <w:rPr>
          <w:lang w:val="es-EC"/>
        </w:rPr>
      </w:pPr>
      <w:r>
        <w:rPr>
          <w:lang w:val="es-EC"/>
        </w:rPr>
        <w:lastRenderedPageBreak/>
        <w:t>Especificación de Requerimientos</w:t>
      </w:r>
    </w:p>
    <w:p w14:paraId="532985EA" w14:textId="05F3711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245F81">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4]","plainTextFormattedCitation":"[24]","previouslyFormattedCitation":"[24]"},"properties":{"noteIndex":0},"schema":"https://github.com/citation-style-language/schema/raw/master/csl-citation.json"}</w:instrText>
      </w:r>
      <w:r w:rsidR="00745C7B">
        <w:rPr>
          <w:lang w:val="es-EC"/>
        </w:rPr>
        <w:fldChar w:fldCharType="separate"/>
      </w:r>
      <w:r w:rsidR="00245F81" w:rsidRPr="00245F81">
        <w:rPr>
          <w:noProof/>
          <w:lang w:val="es-EC"/>
        </w:rPr>
        <w:t>[24]</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DDA6A73" w:rsidR="00AA1BB7" w:rsidRDefault="00AA1BB7" w:rsidP="00AA1BB7">
      <w:pPr>
        <w:pStyle w:val="Caption"/>
      </w:pPr>
      <w:bookmarkStart w:id="57"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IV</w:t>
      </w:r>
      <w:r w:rsidR="00930265">
        <w:rPr>
          <w:noProof/>
        </w:rPr>
        <w:fldChar w:fldCharType="end"/>
      </w:r>
      <w:r>
        <w:t xml:space="preserve">. </w:t>
      </w:r>
      <w:r>
        <w:br/>
        <w:t>REQUERIMIENTOS FUNCIONALES</w:t>
      </w:r>
      <w:bookmarkEnd w:id="57"/>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9C96CF3" w:rsidR="0056170B" w:rsidRDefault="0056170B" w:rsidP="0056170B">
      <w:pPr>
        <w:pStyle w:val="Caption"/>
      </w:pPr>
      <w:bookmarkStart w:id="58"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V</w:t>
      </w:r>
      <w:r w:rsidR="00930265">
        <w:rPr>
          <w:noProof/>
        </w:rPr>
        <w:fldChar w:fldCharType="end"/>
      </w:r>
      <w:r>
        <w:t>.</w:t>
      </w:r>
      <w:r>
        <w:br/>
        <w:t xml:space="preserve"> REQUERIMIENTOS NO FUNCIONALES</w:t>
      </w:r>
      <w:bookmarkEnd w:id="58"/>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lastRenderedPageBreak/>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196F1CF" w14:textId="77777777" w:rsidR="005449EC" w:rsidRDefault="00BB09E6" w:rsidP="00BB09E6">
      <w:pPr>
        <w:pStyle w:val="E3Tesis"/>
        <w:rPr>
          <w:lang w:val="es-EC"/>
        </w:rPr>
      </w:pPr>
      <w:r>
        <w:rPr>
          <w:lang w:val="es-EC"/>
        </w:rPr>
        <w:t>Módulos de la aplicación</w:t>
      </w:r>
    </w:p>
    <w:p w14:paraId="1CD06D9D" w14:textId="079B1372" w:rsidR="005449EC" w:rsidRPr="00CB10EE" w:rsidRDefault="005449EC" w:rsidP="00CB10EE">
      <w:pPr>
        <w:pStyle w:val="CuerpoTesis"/>
        <w:rPr>
          <w:b/>
          <w:lang w:val="es-EC"/>
        </w:rPr>
      </w:pPr>
      <w:r w:rsidRPr="00CB10EE">
        <w:rPr>
          <w:b/>
          <w:lang w:val="es-EC"/>
        </w:rPr>
        <w:t xml:space="preserve">Modulo </w:t>
      </w:r>
      <w:r w:rsidR="006E0AD7" w:rsidRPr="00CB10EE">
        <w:rPr>
          <w:b/>
          <w:lang w:val="es-EC"/>
        </w:rPr>
        <w:t xml:space="preserve">N.1 </w:t>
      </w:r>
      <w:r w:rsidRPr="00CB10EE">
        <w:rPr>
          <w:b/>
          <w:lang w:val="es-EC"/>
        </w:rPr>
        <w:t>Gestión de Usuarios</w:t>
      </w:r>
    </w:p>
    <w:p w14:paraId="22806655" w14:textId="2C95636F" w:rsidR="00190430" w:rsidRDefault="006E0AD7" w:rsidP="00C94DE9">
      <w:pPr>
        <w:pStyle w:val="CuerpoTesis"/>
        <w:numPr>
          <w:ilvl w:val="0"/>
          <w:numId w:val="21"/>
        </w:numPr>
        <w:rPr>
          <w:lang w:val="es-EC"/>
        </w:rPr>
      </w:pPr>
      <w:r>
        <w:rPr>
          <w:lang w:val="es-EC"/>
        </w:rPr>
        <w:t>Registrar Usuarios</w:t>
      </w:r>
    </w:p>
    <w:p w14:paraId="7A1476D5" w14:textId="6166DC15" w:rsidR="00CB10EE" w:rsidRDefault="00CB10EE" w:rsidP="00C94DE9">
      <w:pPr>
        <w:pStyle w:val="CuerpoTesis"/>
        <w:numPr>
          <w:ilvl w:val="0"/>
          <w:numId w:val="21"/>
        </w:numPr>
        <w:rPr>
          <w:lang w:val="es-EC"/>
        </w:rPr>
      </w:pPr>
      <w:r>
        <w:rPr>
          <w:lang w:val="es-EC"/>
        </w:rPr>
        <w:t>Modificar Usuarios</w:t>
      </w:r>
    </w:p>
    <w:p w14:paraId="4215F7FB" w14:textId="5FAA08D8" w:rsidR="00CB10EE" w:rsidRDefault="009F45D2" w:rsidP="00C94DE9">
      <w:pPr>
        <w:pStyle w:val="CuerpoTesis"/>
        <w:numPr>
          <w:ilvl w:val="0"/>
          <w:numId w:val="21"/>
        </w:numPr>
        <w:rPr>
          <w:lang w:val="es-EC"/>
        </w:rPr>
      </w:pPr>
      <w:r>
        <w:rPr>
          <w:lang w:val="es-EC"/>
        </w:rPr>
        <w:t>Visualizar Usuario</w:t>
      </w:r>
    </w:p>
    <w:p w14:paraId="19222D6D" w14:textId="41E04D65" w:rsidR="00B4016A" w:rsidRPr="00B4016A" w:rsidRDefault="00B4016A" w:rsidP="00B4016A">
      <w:pPr>
        <w:pStyle w:val="CuerpoTesis"/>
        <w:rPr>
          <w:b/>
          <w:lang w:val="es-EC"/>
        </w:rPr>
      </w:pPr>
      <w:r w:rsidRPr="00B4016A">
        <w:rPr>
          <w:b/>
          <w:lang w:val="es-EC"/>
        </w:rPr>
        <w:t>Modulo N.2 Gestión de Pacientes</w:t>
      </w:r>
    </w:p>
    <w:p w14:paraId="15C304C3" w14:textId="6949B3C3" w:rsidR="00B4016A" w:rsidRDefault="00F173BF" w:rsidP="00C94DE9">
      <w:pPr>
        <w:pStyle w:val="CuerpoTesis"/>
        <w:numPr>
          <w:ilvl w:val="0"/>
          <w:numId w:val="22"/>
        </w:numPr>
        <w:rPr>
          <w:lang w:val="es-EC"/>
        </w:rPr>
      </w:pPr>
      <w:r>
        <w:rPr>
          <w:lang w:val="es-EC"/>
        </w:rPr>
        <w:t>Registrar Pacientes</w:t>
      </w:r>
    </w:p>
    <w:p w14:paraId="4B822A17" w14:textId="25BB2E11" w:rsidR="00F173BF" w:rsidRDefault="00F173BF" w:rsidP="00C94DE9">
      <w:pPr>
        <w:pStyle w:val="CuerpoTesis"/>
        <w:numPr>
          <w:ilvl w:val="0"/>
          <w:numId w:val="22"/>
        </w:numPr>
        <w:rPr>
          <w:lang w:val="es-EC"/>
        </w:rPr>
      </w:pPr>
      <w:r>
        <w:rPr>
          <w:lang w:val="es-EC"/>
        </w:rPr>
        <w:t>Modificar Pacientes</w:t>
      </w:r>
    </w:p>
    <w:p w14:paraId="18E2FE59" w14:textId="699925AB" w:rsidR="00F173BF" w:rsidRDefault="00F173BF" w:rsidP="00C94DE9">
      <w:pPr>
        <w:pStyle w:val="CuerpoTesis"/>
        <w:numPr>
          <w:ilvl w:val="0"/>
          <w:numId w:val="22"/>
        </w:numPr>
        <w:rPr>
          <w:lang w:val="es-EC"/>
        </w:rPr>
      </w:pPr>
      <w:r>
        <w:rPr>
          <w:lang w:val="es-EC"/>
        </w:rPr>
        <w:t>Eliminar Pacientes</w:t>
      </w:r>
    </w:p>
    <w:p w14:paraId="3346F454" w14:textId="5A375C9B" w:rsidR="00F173BF" w:rsidRDefault="00F173BF" w:rsidP="00F173BF">
      <w:pPr>
        <w:pStyle w:val="CuerpoTesis"/>
        <w:rPr>
          <w:b/>
          <w:lang w:val="es-EC"/>
        </w:rPr>
      </w:pPr>
      <w:r w:rsidRPr="002D04B7">
        <w:rPr>
          <w:b/>
          <w:lang w:val="es-EC"/>
        </w:rPr>
        <w:t xml:space="preserve">Modulo N.3 </w:t>
      </w:r>
      <w:r w:rsidR="002D04B7" w:rsidRPr="002D04B7">
        <w:rPr>
          <w:b/>
          <w:lang w:val="es-EC"/>
        </w:rPr>
        <w:t>Gestión de Citas M</w:t>
      </w:r>
      <w:r w:rsidR="00F72379">
        <w:rPr>
          <w:b/>
          <w:lang w:val="es-EC"/>
        </w:rPr>
        <w:t>é</w:t>
      </w:r>
      <w:r w:rsidR="002D04B7" w:rsidRPr="002D04B7">
        <w:rPr>
          <w:b/>
          <w:lang w:val="es-EC"/>
        </w:rPr>
        <w:t>dicas</w:t>
      </w:r>
    </w:p>
    <w:p w14:paraId="14A0A4CD" w14:textId="628BC947" w:rsidR="002F7326" w:rsidRPr="0083602A" w:rsidRDefault="0083602A" w:rsidP="00C94DE9">
      <w:pPr>
        <w:pStyle w:val="CuerpoTesis"/>
        <w:numPr>
          <w:ilvl w:val="0"/>
          <w:numId w:val="23"/>
        </w:numPr>
        <w:rPr>
          <w:b/>
          <w:lang w:val="es-EC"/>
        </w:rPr>
      </w:pPr>
      <w:r>
        <w:rPr>
          <w:lang w:val="es-EC"/>
        </w:rPr>
        <w:t>Registrar Cita M</w:t>
      </w:r>
      <w:r w:rsidR="00D61269">
        <w:rPr>
          <w:lang w:val="es-EC"/>
        </w:rPr>
        <w:t>é</w:t>
      </w:r>
      <w:r>
        <w:rPr>
          <w:lang w:val="es-EC"/>
        </w:rPr>
        <w:t>dica</w:t>
      </w:r>
    </w:p>
    <w:p w14:paraId="0A255CEF" w14:textId="7BD11675" w:rsidR="0083602A" w:rsidRPr="0083602A" w:rsidRDefault="0083602A" w:rsidP="00C94DE9">
      <w:pPr>
        <w:pStyle w:val="CuerpoTesis"/>
        <w:numPr>
          <w:ilvl w:val="0"/>
          <w:numId w:val="23"/>
        </w:numPr>
        <w:rPr>
          <w:b/>
          <w:lang w:val="es-EC"/>
        </w:rPr>
      </w:pPr>
      <w:r>
        <w:rPr>
          <w:lang w:val="es-EC"/>
        </w:rPr>
        <w:t>Modificar Cita M</w:t>
      </w:r>
      <w:r w:rsidR="00D61269">
        <w:rPr>
          <w:lang w:val="es-EC"/>
        </w:rPr>
        <w:t>é</w:t>
      </w:r>
      <w:r>
        <w:rPr>
          <w:lang w:val="es-EC"/>
        </w:rPr>
        <w:t>dica</w:t>
      </w:r>
    </w:p>
    <w:p w14:paraId="348BF8F6" w14:textId="79FD54E9" w:rsidR="0083602A" w:rsidRPr="0083602A" w:rsidRDefault="0083602A" w:rsidP="00C94DE9">
      <w:pPr>
        <w:pStyle w:val="CuerpoTesis"/>
        <w:numPr>
          <w:ilvl w:val="0"/>
          <w:numId w:val="23"/>
        </w:numPr>
        <w:rPr>
          <w:b/>
          <w:lang w:val="es-EC"/>
        </w:rPr>
      </w:pPr>
      <w:r>
        <w:rPr>
          <w:lang w:val="es-EC"/>
        </w:rPr>
        <w:t>Eliminar Cita M</w:t>
      </w:r>
      <w:r w:rsidR="00D61269">
        <w:rPr>
          <w:lang w:val="es-EC"/>
        </w:rPr>
        <w:t>é</w:t>
      </w:r>
      <w:r>
        <w:rPr>
          <w:lang w:val="es-EC"/>
        </w:rPr>
        <w:t xml:space="preserve">dica </w:t>
      </w:r>
    </w:p>
    <w:p w14:paraId="404DD74F" w14:textId="4F8039AB" w:rsidR="0083602A" w:rsidRDefault="00B71C95" w:rsidP="00B71C95">
      <w:pPr>
        <w:pStyle w:val="CuerpoTesis"/>
        <w:rPr>
          <w:b/>
          <w:lang w:val="es-EC"/>
        </w:rPr>
      </w:pPr>
      <w:r>
        <w:rPr>
          <w:b/>
          <w:lang w:val="es-EC"/>
        </w:rPr>
        <w:t xml:space="preserve">Modulo N.4 </w:t>
      </w:r>
      <w:r w:rsidR="00F72379">
        <w:rPr>
          <w:b/>
          <w:lang w:val="es-EC"/>
        </w:rPr>
        <w:t xml:space="preserve">Gestión </w:t>
      </w:r>
      <w:r w:rsidR="0065559D">
        <w:rPr>
          <w:b/>
          <w:lang w:val="es-EC"/>
        </w:rPr>
        <w:t xml:space="preserve">de Historias Clínicas </w:t>
      </w:r>
    </w:p>
    <w:p w14:paraId="66D6A433" w14:textId="7CD6B255" w:rsidR="0065559D" w:rsidRPr="000D5121" w:rsidRDefault="000D5121" w:rsidP="00C94DE9">
      <w:pPr>
        <w:pStyle w:val="CuerpoTesis"/>
        <w:numPr>
          <w:ilvl w:val="0"/>
          <w:numId w:val="24"/>
        </w:numPr>
        <w:rPr>
          <w:b/>
          <w:lang w:val="es-EC"/>
        </w:rPr>
      </w:pPr>
      <w:r>
        <w:rPr>
          <w:lang w:val="es-EC"/>
        </w:rPr>
        <w:t>Registrar Historia Clínica</w:t>
      </w:r>
    </w:p>
    <w:p w14:paraId="3A16C966" w14:textId="7CE993E6" w:rsidR="000D5121" w:rsidRPr="00DE656E" w:rsidRDefault="000D5121" w:rsidP="00C94DE9">
      <w:pPr>
        <w:pStyle w:val="CuerpoTesis"/>
        <w:numPr>
          <w:ilvl w:val="0"/>
          <w:numId w:val="24"/>
        </w:numPr>
        <w:rPr>
          <w:b/>
          <w:lang w:val="es-EC"/>
        </w:rPr>
      </w:pPr>
      <w:r>
        <w:rPr>
          <w:lang w:val="es-EC"/>
        </w:rPr>
        <w:t xml:space="preserve">Modificar Historia </w:t>
      </w:r>
      <w:r w:rsidR="00DE656E">
        <w:rPr>
          <w:lang w:val="es-EC"/>
        </w:rPr>
        <w:t>Clínica</w:t>
      </w:r>
    </w:p>
    <w:p w14:paraId="7FA4B08E" w14:textId="7F130A52" w:rsidR="00DE656E" w:rsidRPr="002D04B7" w:rsidRDefault="00DE656E" w:rsidP="00C94DE9">
      <w:pPr>
        <w:pStyle w:val="CuerpoTesis"/>
        <w:numPr>
          <w:ilvl w:val="0"/>
          <w:numId w:val="24"/>
        </w:numPr>
        <w:rPr>
          <w:b/>
          <w:lang w:val="es-EC"/>
        </w:rPr>
      </w:pPr>
      <w:r>
        <w:rPr>
          <w:lang w:val="es-EC"/>
        </w:rPr>
        <w:t>Eliminar Historia Clínica</w:t>
      </w:r>
    </w:p>
    <w:p w14:paraId="030D96A9" w14:textId="77777777" w:rsidR="00BB09E6" w:rsidRDefault="00BB09E6"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D578967"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w:t>
      </w:r>
      <w:r>
        <w:lastRenderedPageBreak/>
        <w:t xml:space="preserve">comprensible y delimitada para que los programadores puedan implementarla en unas semanas </w:t>
      </w:r>
      <w:r>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fldChar w:fldCharType="separate"/>
      </w:r>
      <w:r w:rsidR="00245F81" w:rsidRPr="00245F81">
        <w:rPr>
          <w:noProof/>
        </w:rPr>
        <w:t>[8]</w:t>
      </w:r>
      <w:r>
        <w:fldChar w:fldCharType="end"/>
      </w:r>
      <w:r>
        <w:t xml:space="preserve">. </w:t>
      </w:r>
      <w:r>
        <w:tab/>
      </w:r>
    </w:p>
    <w:p w14:paraId="442A7EF2" w14:textId="77777777" w:rsidR="00364A1D" w:rsidRDefault="00364A1D" w:rsidP="00D10D0D">
      <w:pPr>
        <w:pStyle w:val="CuerpoTesis"/>
        <w:rPr>
          <w:b/>
          <w:lang w:val="es-EC"/>
        </w:rPr>
      </w:pPr>
    </w:p>
    <w:p w14:paraId="4AB00113" w14:textId="77777777" w:rsidR="00AE5873" w:rsidRDefault="00042506" w:rsidP="001D586F">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245F81">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5]","plainTextFormattedCitation":"[25]","previouslyFormattedCitation":"[25]"},"properties":{"noteIndex":0},"schema":"https://github.com/citation-style-language/schema/raw/master/csl-citation.json"}</w:instrText>
      </w:r>
      <w:r w:rsidR="001C73EA">
        <w:rPr>
          <w:lang w:val="es-EC"/>
        </w:rPr>
        <w:fldChar w:fldCharType="separate"/>
      </w:r>
      <w:r w:rsidR="00245F81" w:rsidRPr="00245F81">
        <w:rPr>
          <w:noProof/>
          <w:lang w:val="es-EC"/>
        </w:rPr>
        <w:t>[25]</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19C92B98" w14:textId="77777777" w:rsidR="00AE5873" w:rsidRDefault="00AE5873" w:rsidP="001D586F">
      <w:pPr>
        <w:pStyle w:val="CuerpoTesis"/>
        <w:rPr>
          <w:b/>
          <w:lang w:val="es-EC"/>
        </w:rPr>
      </w:pPr>
    </w:p>
    <w:p w14:paraId="6E5D0482" w14:textId="559A17BF" w:rsidR="004D18C8" w:rsidRDefault="004D18C8" w:rsidP="001D586F">
      <w:pPr>
        <w:pStyle w:val="CuerpoTesis"/>
        <w:rPr>
          <w:b/>
          <w:lang w:val="es-EC"/>
        </w:rPr>
      </w:pPr>
    </w:p>
    <w:p w14:paraId="6F935963" w14:textId="6D1E626F" w:rsidR="00A74B0A" w:rsidRDefault="00A74B0A" w:rsidP="00A74B0A">
      <w:pPr>
        <w:pStyle w:val="Caption"/>
      </w:pPr>
      <w:bookmarkStart w:id="59" w:name="_Ref530638573"/>
      <w:bookmarkStart w:id="60" w:name="_Toc53124281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w:t>
      </w:r>
      <w:r w:rsidR="007E2FB6">
        <w:rPr>
          <w:noProof/>
        </w:rPr>
        <w:fldChar w:fldCharType="end"/>
      </w:r>
      <w:bookmarkEnd w:id="59"/>
      <w:r>
        <w:t xml:space="preserve">. </w:t>
      </w:r>
      <w:r>
        <w:br/>
      </w:r>
      <w:r w:rsidR="000F03AC">
        <w:t>MODELO DE HISTORIA DE USUARIO</w:t>
      </w:r>
      <w:bookmarkEnd w:id="60"/>
    </w:p>
    <w:tbl>
      <w:tblPr>
        <w:tblStyle w:val="TableGrid"/>
        <w:tblpPr w:leftFromText="141" w:rightFromText="141" w:vertAnchor="page" w:horzAnchor="page" w:tblpX="1643" w:tblpY="5690"/>
        <w:tblW w:w="10110" w:type="dxa"/>
        <w:tblLook w:val="04A0" w:firstRow="1" w:lastRow="0" w:firstColumn="1" w:lastColumn="0" w:noHBand="0" w:noVBand="1"/>
      </w:tblPr>
      <w:tblGrid>
        <w:gridCol w:w="5270"/>
        <w:gridCol w:w="4840"/>
      </w:tblGrid>
      <w:tr w:rsidR="00BD118B" w14:paraId="0726BAA8" w14:textId="77777777" w:rsidTr="00BD118B">
        <w:trPr>
          <w:trHeight w:val="313"/>
        </w:trPr>
        <w:tc>
          <w:tcPr>
            <w:tcW w:w="10110" w:type="dxa"/>
            <w:gridSpan w:val="2"/>
            <w:vAlign w:val="center"/>
          </w:tcPr>
          <w:p w14:paraId="3D51D35F" w14:textId="77777777" w:rsidR="00BD118B" w:rsidRPr="00583464" w:rsidRDefault="00BD118B" w:rsidP="00BD118B">
            <w:pPr>
              <w:pStyle w:val="CuerpoTesis"/>
              <w:jc w:val="center"/>
            </w:pPr>
            <w:bookmarkStart w:id="61" w:name="_Hlk524732714"/>
            <w:r>
              <w:t>Historia de Usuario</w:t>
            </w:r>
          </w:p>
        </w:tc>
      </w:tr>
      <w:tr w:rsidR="00BD118B" w14:paraId="104FF723" w14:textId="77777777" w:rsidTr="00BD118B">
        <w:trPr>
          <w:trHeight w:val="371"/>
        </w:trPr>
        <w:tc>
          <w:tcPr>
            <w:tcW w:w="5270" w:type="dxa"/>
          </w:tcPr>
          <w:p w14:paraId="73D37C05" w14:textId="77777777" w:rsidR="00BD118B" w:rsidRDefault="00BD118B" w:rsidP="00BD118B">
            <w:pPr>
              <w:pStyle w:val="CuerpoTesis"/>
            </w:pPr>
            <w:r w:rsidRPr="00583464">
              <w:t>Número</w:t>
            </w:r>
            <w:r>
              <w:t xml:space="preserve">: </w:t>
            </w:r>
          </w:p>
        </w:tc>
        <w:tc>
          <w:tcPr>
            <w:tcW w:w="4840" w:type="dxa"/>
          </w:tcPr>
          <w:p w14:paraId="1349C67A" w14:textId="77777777" w:rsidR="00BD118B" w:rsidRPr="0008735E" w:rsidRDefault="00BD118B" w:rsidP="00BD118B">
            <w:pPr>
              <w:pStyle w:val="CuerpoTesis"/>
            </w:pPr>
            <w:r>
              <w:t>Nombre Historia de Usuario:</w:t>
            </w:r>
          </w:p>
        </w:tc>
      </w:tr>
      <w:tr w:rsidR="00BD118B" w14:paraId="3C585A96" w14:textId="77777777" w:rsidTr="00BD118B">
        <w:trPr>
          <w:trHeight w:val="418"/>
        </w:trPr>
        <w:tc>
          <w:tcPr>
            <w:tcW w:w="10110" w:type="dxa"/>
            <w:gridSpan w:val="2"/>
          </w:tcPr>
          <w:p w14:paraId="66C8B1C2" w14:textId="77777777" w:rsidR="00BD118B" w:rsidRPr="0008735E" w:rsidRDefault="00BD118B" w:rsidP="00BD118B">
            <w:pPr>
              <w:pStyle w:val="CuerpoTesis"/>
            </w:pPr>
            <w:r w:rsidRPr="00583464">
              <w:t>Usuario:</w:t>
            </w:r>
            <w:r>
              <w:t xml:space="preserve"> </w:t>
            </w:r>
          </w:p>
        </w:tc>
      </w:tr>
      <w:tr w:rsidR="00BD118B" w14:paraId="32CBBC36" w14:textId="77777777" w:rsidTr="00BD118B">
        <w:trPr>
          <w:trHeight w:val="425"/>
        </w:trPr>
        <w:tc>
          <w:tcPr>
            <w:tcW w:w="5270" w:type="dxa"/>
          </w:tcPr>
          <w:p w14:paraId="2497F0AE" w14:textId="77777777" w:rsidR="00BD118B" w:rsidRPr="00583464" w:rsidRDefault="00BD118B" w:rsidP="00BD118B">
            <w:pPr>
              <w:pStyle w:val="CuerpoTesis"/>
            </w:pPr>
            <w:r w:rsidRPr="00583464">
              <w:t>Modificación de Historia Número:</w:t>
            </w:r>
          </w:p>
        </w:tc>
        <w:tc>
          <w:tcPr>
            <w:tcW w:w="4840" w:type="dxa"/>
          </w:tcPr>
          <w:p w14:paraId="73F901EC" w14:textId="77777777" w:rsidR="00BD118B" w:rsidRPr="00583464" w:rsidRDefault="00BD118B" w:rsidP="00BD118B">
            <w:pPr>
              <w:pStyle w:val="CuerpoTesis"/>
            </w:pPr>
            <w:r w:rsidRPr="00583464">
              <w:t>Interacción Asignada:</w:t>
            </w:r>
          </w:p>
        </w:tc>
      </w:tr>
      <w:tr w:rsidR="00BD118B" w14:paraId="0A14B5BD" w14:textId="77777777" w:rsidTr="00BD118B">
        <w:trPr>
          <w:trHeight w:val="333"/>
        </w:trPr>
        <w:tc>
          <w:tcPr>
            <w:tcW w:w="5270" w:type="dxa"/>
          </w:tcPr>
          <w:p w14:paraId="4D0038A9" w14:textId="77777777" w:rsidR="00BD118B" w:rsidRDefault="00BD118B" w:rsidP="00BD118B">
            <w:pPr>
              <w:pStyle w:val="CuerpoTesis"/>
            </w:pPr>
            <w:r w:rsidRPr="00583464">
              <w:t>Prioridad en el negocio:(Alta/Media/Baja)</w:t>
            </w:r>
            <w:r>
              <w:t xml:space="preserve"> </w:t>
            </w:r>
          </w:p>
        </w:tc>
        <w:tc>
          <w:tcPr>
            <w:tcW w:w="4840" w:type="dxa"/>
          </w:tcPr>
          <w:p w14:paraId="1C8A8B75" w14:textId="77777777" w:rsidR="00BD118B" w:rsidRPr="00CD0A5A" w:rsidRDefault="00BD118B" w:rsidP="00BD118B">
            <w:pPr>
              <w:pStyle w:val="CuerpoTesis"/>
            </w:pPr>
            <w:r w:rsidRPr="00DD6F9F">
              <w:t>Puntos estimados:</w:t>
            </w:r>
            <w:r>
              <w:t xml:space="preserve"> </w:t>
            </w:r>
          </w:p>
        </w:tc>
      </w:tr>
      <w:tr w:rsidR="00BD118B" w14:paraId="34AC0C4F" w14:textId="77777777" w:rsidTr="00BD118B">
        <w:trPr>
          <w:trHeight w:val="202"/>
        </w:trPr>
        <w:tc>
          <w:tcPr>
            <w:tcW w:w="5270" w:type="dxa"/>
          </w:tcPr>
          <w:p w14:paraId="578CC9E8" w14:textId="77777777" w:rsidR="00BD118B" w:rsidRPr="00583464" w:rsidRDefault="00BD118B" w:rsidP="00BD118B">
            <w:pPr>
              <w:pStyle w:val="CuerpoTesis"/>
            </w:pPr>
            <w:r w:rsidRPr="00583464">
              <w:t>Riesgo en el desarrollo:</w:t>
            </w:r>
            <w:r>
              <w:t xml:space="preserve"> </w:t>
            </w:r>
            <w:r w:rsidRPr="00583464">
              <w:t>(Alta/Media/Baja)</w:t>
            </w:r>
          </w:p>
        </w:tc>
        <w:tc>
          <w:tcPr>
            <w:tcW w:w="4840" w:type="dxa"/>
          </w:tcPr>
          <w:p w14:paraId="4F2AB69A" w14:textId="77777777" w:rsidR="00BD118B" w:rsidRPr="00DD6F9F" w:rsidRDefault="00BD118B" w:rsidP="00BD118B">
            <w:pPr>
              <w:pStyle w:val="CuerpoTesis"/>
            </w:pPr>
            <w:r w:rsidRPr="00DD6F9F">
              <w:t>Puntos reales:</w:t>
            </w:r>
          </w:p>
        </w:tc>
      </w:tr>
      <w:tr w:rsidR="00BD118B" w14:paraId="718117EC" w14:textId="77777777" w:rsidTr="00BD118B">
        <w:trPr>
          <w:trHeight w:val="117"/>
        </w:trPr>
        <w:tc>
          <w:tcPr>
            <w:tcW w:w="10110" w:type="dxa"/>
            <w:gridSpan w:val="2"/>
          </w:tcPr>
          <w:p w14:paraId="47610EC9" w14:textId="77777777" w:rsidR="00BD118B" w:rsidRPr="00D94945" w:rsidRDefault="00BD118B" w:rsidP="00BD118B">
            <w:pPr>
              <w:pStyle w:val="CuerpoTesis"/>
            </w:pPr>
            <w:r w:rsidRPr="00583464">
              <w:t>Descripción:</w:t>
            </w:r>
          </w:p>
        </w:tc>
      </w:tr>
      <w:tr w:rsidR="00BD118B" w14:paraId="3D8DB074" w14:textId="77777777" w:rsidTr="00BD118B">
        <w:trPr>
          <w:trHeight w:val="293"/>
        </w:trPr>
        <w:tc>
          <w:tcPr>
            <w:tcW w:w="10110" w:type="dxa"/>
            <w:gridSpan w:val="2"/>
          </w:tcPr>
          <w:p w14:paraId="007FAFF3" w14:textId="77777777" w:rsidR="00BD118B" w:rsidRPr="00583464" w:rsidRDefault="00BD118B" w:rsidP="00BD118B">
            <w:pPr>
              <w:pStyle w:val="CuerpoTesis"/>
            </w:pPr>
            <w:r w:rsidRPr="00583464">
              <w:t>Observaciones:</w:t>
            </w:r>
          </w:p>
        </w:tc>
      </w:tr>
      <w:bookmarkEnd w:id="61"/>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lastRenderedPageBreak/>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vertAnchor="page" w:horzAnchor="page" w:tblpX="1641" w:tblpY="2658"/>
        <w:tblW w:w="10110" w:type="dxa"/>
        <w:tblLook w:val="04A0" w:firstRow="1" w:lastRow="0" w:firstColumn="1" w:lastColumn="0" w:noHBand="0" w:noVBand="1"/>
      </w:tblPr>
      <w:tblGrid>
        <w:gridCol w:w="4815"/>
        <w:gridCol w:w="5295"/>
      </w:tblGrid>
      <w:tr w:rsidR="0009141E" w14:paraId="67DB76CF" w14:textId="77777777" w:rsidTr="0009141E">
        <w:trPr>
          <w:trHeight w:val="313"/>
        </w:trPr>
        <w:tc>
          <w:tcPr>
            <w:tcW w:w="10110" w:type="dxa"/>
            <w:gridSpan w:val="2"/>
            <w:vAlign w:val="center"/>
          </w:tcPr>
          <w:p w14:paraId="0EA8413D" w14:textId="77777777" w:rsidR="0009141E" w:rsidRPr="00583464" w:rsidRDefault="0009141E" w:rsidP="0009141E">
            <w:pPr>
              <w:pStyle w:val="CuerpoTesis"/>
              <w:jc w:val="center"/>
            </w:pPr>
            <w:r>
              <w:lastRenderedPageBreak/>
              <w:t>Historia de Usuario</w:t>
            </w:r>
          </w:p>
        </w:tc>
      </w:tr>
      <w:tr w:rsidR="0009141E" w14:paraId="7693F0A9" w14:textId="77777777" w:rsidTr="0009141E">
        <w:trPr>
          <w:trHeight w:val="371"/>
        </w:trPr>
        <w:tc>
          <w:tcPr>
            <w:tcW w:w="4815" w:type="dxa"/>
          </w:tcPr>
          <w:p w14:paraId="6969BF22" w14:textId="77777777" w:rsidR="0009141E" w:rsidRPr="001037E2" w:rsidRDefault="0009141E" w:rsidP="0009141E">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09141E">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09141E">
        <w:trPr>
          <w:trHeight w:val="418"/>
        </w:trPr>
        <w:tc>
          <w:tcPr>
            <w:tcW w:w="10110" w:type="dxa"/>
            <w:gridSpan w:val="2"/>
          </w:tcPr>
          <w:p w14:paraId="2484827A" w14:textId="77777777" w:rsidR="0009141E" w:rsidRPr="00367E99" w:rsidRDefault="0009141E" w:rsidP="0009141E">
            <w:pPr>
              <w:pStyle w:val="CuerpoTesis"/>
            </w:pPr>
            <w:r w:rsidRPr="00B51328">
              <w:rPr>
                <w:b/>
              </w:rPr>
              <w:t xml:space="preserve">Usuario: </w:t>
            </w:r>
            <w:r>
              <w:rPr>
                <w:b/>
              </w:rPr>
              <w:t xml:space="preserve"> </w:t>
            </w:r>
            <w:r>
              <w:t>Administrador</w:t>
            </w:r>
          </w:p>
        </w:tc>
      </w:tr>
      <w:tr w:rsidR="0009141E" w14:paraId="09AE3A0E" w14:textId="77777777" w:rsidTr="0009141E">
        <w:trPr>
          <w:trHeight w:val="425"/>
        </w:trPr>
        <w:tc>
          <w:tcPr>
            <w:tcW w:w="4815" w:type="dxa"/>
          </w:tcPr>
          <w:p w14:paraId="0D0EA0A5" w14:textId="77777777" w:rsidR="0009141E" w:rsidRDefault="0009141E" w:rsidP="0009141E">
            <w:pPr>
              <w:pStyle w:val="CuerpoTesis"/>
              <w:rPr>
                <w:b/>
              </w:rPr>
            </w:pPr>
            <w:r w:rsidRPr="00B51328">
              <w:rPr>
                <w:b/>
              </w:rPr>
              <w:t>Modificación de Historia Número:</w:t>
            </w:r>
          </w:p>
          <w:p w14:paraId="0535A28D" w14:textId="77777777" w:rsidR="0009141E" w:rsidRPr="00765D70" w:rsidRDefault="0009141E" w:rsidP="0009141E">
            <w:pPr>
              <w:pStyle w:val="CuerpoTesis"/>
            </w:pPr>
            <w:r w:rsidRPr="00765D70">
              <w:t>1</w:t>
            </w:r>
          </w:p>
        </w:tc>
        <w:tc>
          <w:tcPr>
            <w:tcW w:w="5295" w:type="dxa"/>
          </w:tcPr>
          <w:p w14:paraId="75A9AF12"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05B98333" w14:textId="77777777" w:rsidTr="0009141E">
        <w:trPr>
          <w:trHeight w:val="333"/>
        </w:trPr>
        <w:tc>
          <w:tcPr>
            <w:tcW w:w="4815" w:type="dxa"/>
          </w:tcPr>
          <w:p w14:paraId="7BF5EFF1" w14:textId="77777777" w:rsidR="0009141E" w:rsidRDefault="0009141E" w:rsidP="0009141E">
            <w:pPr>
              <w:pStyle w:val="CuerpoTesis"/>
              <w:rPr>
                <w:b/>
              </w:rPr>
            </w:pPr>
            <w:r w:rsidRPr="00B51328">
              <w:rPr>
                <w:b/>
              </w:rPr>
              <w:t>Prioridad en el negocio:(Alta/Media/Baja):</w:t>
            </w:r>
          </w:p>
          <w:p w14:paraId="2502EDFC" w14:textId="77777777" w:rsidR="0009141E" w:rsidRPr="00765D70" w:rsidRDefault="0009141E" w:rsidP="0009141E">
            <w:pPr>
              <w:pStyle w:val="CuerpoTesis"/>
            </w:pPr>
            <w:r w:rsidRPr="00765D70">
              <w:t>Alta</w:t>
            </w:r>
          </w:p>
        </w:tc>
        <w:tc>
          <w:tcPr>
            <w:tcW w:w="5295" w:type="dxa"/>
          </w:tcPr>
          <w:p w14:paraId="7C7092B7" w14:textId="229945A3" w:rsidR="0009141E" w:rsidRPr="00B51328" w:rsidRDefault="0009141E" w:rsidP="0009141E">
            <w:pPr>
              <w:pStyle w:val="CuerpoTesis"/>
              <w:rPr>
                <w:b/>
              </w:rPr>
            </w:pPr>
            <w:r w:rsidRPr="00B51328">
              <w:rPr>
                <w:b/>
              </w:rPr>
              <w:t xml:space="preserve">Puntos estimados: </w:t>
            </w:r>
            <w:r>
              <w:rPr>
                <w:b/>
              </w:rPr>
              <w:t xml:space="preserve"> </w:t>
            </w:r>
            <w:r w:rsidR="007C25D6">
              <w:t>1</w:t>
            </w:r>
          </w:p>
        </w:tc>
      </w:tr>
      <w:tr w:rsidR="0009141E" w14:paraId="5A63BB98" w14:textId="77777777" w:rsidTr="0009141E">
        <w:trPr>
          <w:trHeight w:val="202"/>
        </w:trPr>
        <w:tc>
          <w:tcPr>
            <w:tcW w:w="4815" w:type="dxa"/>
          </w:tcPr>
          <w:p w14:paraId="38EAF3CD" w14:textId="77777777" w:rsidR="0009141E" w:rsidRDefault="0009141E" w:rsidP="0009141E">
            <w:pPr>
              <w:pStyle w:val="CuerpoTesis"/>
              <w:rPr>
                <w:b/>
              </w:rPr>
            </w:pPr>
            <w:r w:rsidRPr="00B51328">
              <w:rPr>
                <w:b/>
              </w:rPr>
              <w:t>Riesgo en el desarrollo: (Alta/Media/Baja)</w:t>
            </w:r>
            <w:r>
              <w:rPr>
                <w:b/>
              </w:rPr>
              <w:t>:</w:t>
            </w:r>
          </w:p>
          <w:p w14:paraId="2897C2C3" w14:textId="77777777" w:rsidR="0009141E" w:rsidRPr="00B51328" w:rsidRDefault="0009141E" w:rsidP="0009141E">
            <w:pPr>
              <w:pStyle w:val="CuerpoTesis"/>
              <w:rPr>
                <w:b/>
              </w:rPr>
            </w:pPr>
            <w:r w:rsidRPr="00765D70">
              <w:t>Alta</w:t>
            </w:r>
          </w:p>
        </w:tc>
        <w:tc>
          <w:tcPr>
            <w:tcW w:w="5295" w:type="dxa"/>
          </w:tcPr>
          <w:p w14:paraId="61176AA9" w14:textId="77777777" w:rsidR="0009141E" w:rsidRPr="00B51328" w:rsidRDefault="0009141E" w:rsidP="0009141E">
            <w:pPr>
              <w:pStyle w:val="CuerpoTesis"/>
              <w:rPr>
                <w:b/>
              </w:rPr>
            </w:pPr>
            <w:r w:rsidRPr="00B51328">
              <w:rPr>
                <w:b/>
              </w:rPr>
              <w:t>Puntos reales:</w:t>
            </w:r>
          </w:p>
        </w:tc>
      </w:tr>
      <w:tr w:rsidR="0009141E" w14:paraId="639EAEF1" w14:textId="77777777" w:rsidTr="0009141E">
        <w:trPr>
          <w:trHeight w:val="117"/>
        </w:trPr>
        <w:tc>
          <w:tcPr>
            <w:tcW w:w="10110" w:type="dxa"/>
            <w:gridSpan w:val="2"/>
          </w:tcPr>
          <w:p w14:paraId="3F20AD21" w14:textId="77777777" w:rsidR="0009141E" w:rsidRPr="00F95FED" w:rsidRDefault="0009141E" w:rsidP="0009141E">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09141E">
        <w:trPr>
          <w:trHeight w:val="293"/>
        </w:trPr>
        <w:tc>
          <w:tcPr>
            <w:tcW w:w="10110" w:type="dxa"/>
            <w:gridSpan w:val="2"/>
          </w:tcPr>
          <w:p w14:paraId="59AA393A"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3EABD673" w14:textId="432F5249" w:rsidR="009062EA" w:rsidRDefault="009062EA" w:rsidP="009062EA">
      <w:pPr>
        <w:pStyle w:val="Caption"/>
      </w:pPr>
      <w:r>
        <w:t xml:space="preserve">TABLA </w:t>
      </w:r>
      <w:r w:rsidR="007D2017">
        <w:rPr>
          <w:noProof/>
        </w:rPr>
        <w:fldChar w:fldCharType="begin"/>
      </w:r>
      <w:r w:rsidR="007D2017">
        <w:rPr>
          <w:noProof/>
        </w:rPr>
        <w:instrText xml:space="preserve"> SEQ Tabla \* ROMAN </w:instrText>
      </w:r>
      <w:r w:rsidR="007D2017">
        <w:rPr>
          <w:noProof/>
        </w:rPr>
        <w:fldChar w:fldCharType="separate"/>
      </w:r>
      <w:r>
        <w:rPr>
          <w:noProof/>
        </w:rPr>
        <w:t>VII</w:t>
      </w:r>
      <w:r w:rsidR="007D2017">
        <w:rPr>
          <w:noProof/>
        </w:rPr>
        <w:fldChar w:fldCharType="end"/>
      </w:r>
      <w:r>
        <w:t>. VALIDACIÓN DE USUARIOS</w:t>
      </w:r>
    </w:p>
    <w:tbl>
      <w:tblPr>
        <w:tblStyle w:val="TableGrid"/>
        <w:tblpPr w:leftFromText="141" w:rightFromText="141" w:vertAnchor="page" w:horzAnchor="page" w:tblpX="1621" w:tblpY="9387"/>
        <w:tblW w:w="10110" w:type="dxa"/>
        <w:tblLook w:val="04A0" w:firstRow="1" w:lastRow="0" w:firstColumn="1" w:lastColumn="0" w:noHBand="0" w:noVBand="1"/>
      </w:tblPr>
      <w:tblGrid>
        <w:gridCol w:w="4815"/>
        <w:gridCol w:w="5295"/>
      </w:tblGrid>
      <w:tr w:rsidR="0009141E" w14:paraId="56654B0B" w14:textId="77777777" w:rsidTr="0009141E">
        <w:trPr>
          <w:trHeight w:val="313"/>
        </w:trPr>
        <w:tc>
          <w:tcPr>
            <w:tcW w:w="10110" w:type="dxa"/>
            <w:gridSpan w:val="2"/>
            <w:vAlign w:val="center"/>
          </w:tcPr>
          <w:p w14:paraId="1791FB60" w14:textId="77777777" w:rsidR="0009141E" w:rsidRPr="00583464" w:rsidRDefault="0009141E" w:rsidP="0009141E">
            <w:pPr>
              <w:pStyle w:val="CuerpoTesis"/>
              <w:jc w:val="center"/>
            </w:pPr>
            <w:r>
              <w:t>Historia de Usuario</w:t>
            </w:r>
          </w:p>
        </w:tc>
      </w:tr>
      <w:tr w:rsidR="0009141E" w14:paraId="002BB5C6" w14:textId="77777777" w:rsidTr="0009141E">
        <w:trPr>
          <w:trHeight w:val="371"/>
        </w:trPr>
        <w:tc>
          <w:tcPr>
            <w:tcW w:w="4815" w:type="dxa"/>
          </w:tcPr>
          <w:p w14:paraId="06FCD58B" w14:textId="7F1C4BED" w:rsidR="0009141E" w:rsidRPr="001037E2" w:rsidRDefault="0009141E" w:rsidP="0009141E">
            <w:pPr>
              <w:pStyle w:val="CuerpoTesis"/>
            </w:pPr>
            <w:r w:rsidRPr="00B51328">
              <w:rPr>
                <w:b/>
              </w:rPr>
              <w:t xml:space="preserve">Número: </w:t>
            </w:r>
            <w:r>
              <w:rPr>
                <w:b/>
              </w:rPr>
              <w:t xml:space="preserve"> </w:t>
            </w:r>
            <w:r>
              <w:t>002</w:t>
            </w:r>
          </w:p>
        </w:tc>
        <w:tc>
          <w:tcPr>
            <w:tcW w:w="5295" w:type="dxa"/>
          </w:tcPr>
          <w:p w14:paraId="2C98E23B" w14:textId="6C3AF59C" w:rsidR="0009141E" w:rsidRPr="00B51328" w:rsidRDefault="0009141E" w:rsidP="0009141E">
            <w:pPr>
              <w:pStyle w:val="CuerpoTesis"/>
              <w:rPr>
                <w:b/>
              </w:rPr>
            </w:pPr>
            <w:r w:rsidRPr="00B51328">
              <w:rPr>
                <w:b/>
              </w:rPr>
              <w:t>Nombre Historia de Usuario:</w:t>
            </w:r>
            <w:r>
              <w:rPr>
                <w:b/>
              </w:rPr>
              <w:t xml:space="preserve"> </w:t>
            </w:r>
            <w:r>
              <w:rPr>
                <w:lang w:val="es-EC"/>
              </w:rPr>
              <w:t xml:space="preserve"> Registrar Usuarios</w:t>
            </w:r>
          </w:p>
        </w:tc>
      </w:tr>
      <w:tr w:rsidR="0009141E" w14:paraId="33931E38" w14:textId="77777777" w:rsidTr="0009141E">
        <w:trPr>
          <w:trHeight w:val="418"/>
        </w:trPr>
        <w:tc>
          <w:tcPr>
            <w:tcW w:w="10110" w:type="dxa"/>
            <w:gridSpan w:val="2"/>
          </w:tcPr>
          <w:p w14:paraId="27E91338" w14:textId="14254574" w:rsidR="0009141E" w:rsidRPr="0009141E" w:rsidRDefault="0009141E" w:rsidP="0009141E">
            <w:pPr>
              <w:pStyle w:val="CuerpoTesis"/>
            </w:pPr>
            <w:r w:rsidRPr="00B51328">
              <w:rPr>
                <w:b/>
              </w:rPr>
              <w:t xml:space="preserve">Usuario: </w:t>
            </w:r>
            <w:r>
              <w:rPr>
                <w:b/>
              </w:rPr>
              <w:t xml:space="preserve"> </w:t>
            </w:r>
            <w:r w:rsidR="007C25D6">
              <w:t xml:space="preserve">Odontólogo </w:t>
            </w:r>
          </w:p>
        </w:tc>
      </w:tr>
      <w:tr w:rsidR="0009141E" w14:paraId="25997CAF" w14:textId="77777777" w:rsidTr="0009141E">
        <w:trPr>
          <w:trHeight w:val="425"/>
        </w:trPr>
        <w:tc>
          <w:tcPr>
            <w:tcW w:w="4815" w:type="dxa"/>
          </w:tcPr>
          <w:p w14:paraId="2DFB0829" w14:textId="77777777" w:rsidR="0009141E" w:rsidRDefault="0009141E" w:rsidP="0009141E">
            <w:pPr>
              <w:pStyle w:val="CuerpoTesis"/>
              <w:rPr>
                <w:b/>
              </w:rPr>
            </w:pPr>
            <w:r w:rsidRPr="00B51328">
              <w:rPr>
                <w:b/>
              </w:rPr>
              <w:t>Modificación de Historia Número:</w:t>
            </w:r>
          </w:p>
          <w:p w14:paraId="1274E11E" w14:textId="77777777" w:rsidR="0009141E" w:rsidRPr="00765D70" w:rsidRDefault="0009141E" w:rsidP="0009141E">
            <w:pPr>
              <w:pStyle w:val="CuerpoTesis"/>
            </w:pPr>
            <w:r w:rsidRPr="00765D70">
              <w:t>1</w:t>
            </w:r>
          </w:p>
        </w:tc>
        <w:tc>
          <w:tcPr>
            <w:tcW w:w="5295" w:type="dxa"/>
          </w:tcPr>
          <w:p w14:paraId="28ECF5AB"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154E0506" w14:textId="77777777" w:rsidTr="0009141E">
        <w:trPr>
          <w:trHeight w:val="333"/>
        </w:trPr>
        <w:tc>
          <w:tcPr>
            <w:tcW w:w="4815" w:type="dxa"/>
          </w:tcPr>
          <w:p w14:paraId="0C511E11" w14:textId="77777777" w:rsidR="0009141E" w:rsidRDefault="0009141E" w:rsidP="0009141E">
            <w:pPr>
              <w:pStyle w:val="CuerpoTesis"/>
              <w:rPr>
                <w:b/>
              </w:rPr>
            </w:pPr>
            <w:r w:rsidRPr="00B51328">
              <w:rPr>
                <w:b/>
              </w:rPr>
              <w:t>Prioridad en el negocio:(Alta/Media/Baja):</w:t>
            </w:r>
          </w:p>
          <w:p w14:paraId="1EFB3983" w14:textId="77777777" w:rsidR="0009141E" w:rsidRPr="00765D70" w:rsidRDefault="0009141E" w:rsidP="0009141E">
            <w:pPr>
              <w:pStyle w:val="CuerpoTesis"/>
            </w:pPr>
            <w:r w:rsidRPr="00765D70">
              <w:t>Alta</w:t>
            </w:r>
          </w:p>
        </w:tc>
        <w:tc>
          <w:tcPr>
            <w:tcW w:w="5295" w:type="dxa"/>
          </w:tcPr>
          <w:p w14:paraId="26DA0712" w14:textId="77777777" w:rsidR="0009141E" w:rsidRPr="00B51328" w:rsidRDefault="0009141E" w:rsidP="0009141E">
            <w:pPr>
              <w:pStyle w:val="CuerpoTesis"/>
              <w:rPr>
                <w:b/>
              </w:rPr>
            </w:pPr>
            <w:r w:rsidRPr="00B51328">
              <w:rPr>
                <w:b/>
              </w:rPr>
              <w:t xml:space="preserve">Puntos estimados: </w:t>
            </w:r>
            <w:r>
              <w:rPr>
                <w:b/>
              </w:rPr>
              <w:t xml:space="preserve"> </w:t>
            </w:r>
            <w:r w:rsidRPr="00765D70">
              <w:t>2</w:t>
            </w:r>
          </w:p>
        </w:tc>
      </w:tr>
      <w:tr w:rsidR="0009141E" w14:paraId="4D2F4E7C" w14:textId="77777777" w:rsidTr="0009141E">
        <w:trPr>
          <w:trHeight w:val="202"/>
        </w:trPr>
        <w:tc>
          <w:tcPr>
            <w:tcW w:w="4815" w:type="dxa"/>
          </w:tcPr>
          <w:p w14:paraId="6D237598" w14:textId="77777777" w:rsidR="0009141E" w:rsidRDefault="0009141E" w:rsidP="0009141E">
            <w:pPr>
              <w:pStyle w:val="CuerpoTesis"/>
              <w:rPr>
                <w:b/>
              </w:rPr>
            </w:pPr>
            <w:r w:rsidRPr="00B51328">
              <w:rPr>
                <w:b/>
              </w:rPr>
              <w:t>Riesgo en el desarrollo: (Alta/Media/Baja)</w:t>
            </w:r>
            <w:r>
              <w:rPr>
                <w:b/>
              </w:rPr>
              <w:t>:</w:t>
            </w:r>
          </w:p>
          <w:p w14:paraId="04632DD3" w14:textId="77777777" w:rsidR="0009141E" w:rsidRPr="00B51328" w:rsidRDefault="0009141E" w:rsidP="0009141E">
            <w:pPr>
              <w:pStyle w:val="CuerpoTesis"/>
              <w:rPr>
                <w:b/>
              </w:rPr>
            </w:pPr>
            <w:r w:rsidRPr="00765D70">
              <w:t>Alta</w:t>
            </w:r>
          </w:p>
        </w:tc>
        <w:tc>
          <w:tcPr>
            <w:tcW w:w="5295" w:type="dxa"/>
          </w:tcPr>
          <w:p w14:paraId="6BE1B6D1" w14:textId="77777777" w:rsidR="0009141E" w:rsidRPr="00B51328" w:rsidRDefault="0009141E" w:rsidP="0009141E">
            <w:pPr>
              <w:pStyle w:val="CuerpoTesis"/>
              <w:rPr>
                <w:b/>
              </w:rPr>
            </w:pPr>
            <w:r w:rsidRPr="00B51328">
              <w:rPr>
                <w:b/>
              </w:rPr>
              <w:t>Puntos reales:</w:t>
            </w:r>
          </w:p>
        </w:tc>
      </w:tr>
      <w:tr w:rsidR="0009141E" w14:paraId="5A00FA9E" w14:textId="77777777" w:rsidTr="0009141E">
        <w:trPr>
          <w:trHeight w:val="117"/>
        </w:trPr>
        <w:tc>
          <w:tcPr>
            <w:tcW w:w="10110" w:type="dxa"/>
            <w:gridSpan w:val="2"/>
          </w:tcPr>
          <w:p w14:paraId="2AE2CDE1" w14:textId="45E14D2D" w:rsidR="0009141E" w:rsidRPr="00F95FED" w:rsidRDefault="0009141E" w:rsidP="0009141E">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r w:rsidR="00C80209">
              <w:t>.</w:t>
            </w:r>
          </w:p>
        </w:tc>
      </w:tr>
      <w:tr w:rsidR="0009141E" w14:paraId="4D4B045D" w14:textId="77777777" w:rsidTr="0009141E">
        <w:trPr>
          <w:trHeight w:val="293"/>
        </w:trPr>
        <w:tc>
          <w:tcPr>
            <w:tcW w:w="10110" w:type="dxa"/>
            <w:gridSpan w:val="2"/>
          </w:tcPr>
          <w:p w14:paraId="729B5CFB"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p w14:paraId="72D10BDF" w14:textId="7D375C32" w:rsidR="0009141E" w:rsidRDefault="0009141E" w:rsidP="002E6218">
      <w:pPr>
        <w:pStyle w:val="CuerpoTesis"/>
      </w:pPr>
    </w:p>
    <w:p w14:paraId="4FD8EB31" w14:textId="77777777" w:rsidR="0009141E" w:rsidRPr="0009141E" w:rsidRDefault="0009141E" w:rsidP="002E6218">
      <w:pPr>
        <w:pStyle w:val="CuerpoTesis"/>
      </w:pPr>
    </w:p>
    <w:p w14:paraId="26118098" w14:textId="4F2B7B2A" w:rsidR="00B51328" w:rsidRDefault="00B51328" w:rsidP="002E6218">
      <w:pPr>
        <w:pStyle w:val="CuerpoTesis"/>
        <w:rPr>
          <w:lang w:val="es-EC"/>
        </w:rPr>
      </w:pPr>
    </w:p>
    <w:tbl>
      <w:tblPr>
        <w:tblStyle w:val="TableGrid"/>
        <w:tblpPr w:leftFromText="141" w:rightFromText="141" w:vertAnchor="page" w:horzAnchor="margin" w:tblpXSpec="center" w:tblpY="1086"/>
        <w:tblW w:w="10110" w:type="dxa"/>
        <w:tblLook w:val="04A0" w:firstRow="1" w:lastRow="0" w:firstColumn="1" w:lastColumn="0" w:noHBand="0" w:noVBand="1"/>
      </w:tblPr>
      <w:tblGrid>
        <w:gridCol w:w="4815"/>
        <w:gridCol w:w="5295"/>
      </w:tblGrid>
      <w:tr w:rsidR="00F76DFE" w14:paraId="66ADAE7C" w14:textId="77777777" w:rsidTr="00F76DFE">
        <w:trPr>
          <w:trHeight w:val="313"/>
        </w:trPr>
        <w:tc>
          <w:tcPr>
            <w:tcW w:w="10110" w:type="dxa"/>
            <w:gridSpan w:val="2"/>
            <w:vAlign w:val="center"/>
          </w:tcPr>
          <w:p w14:paraId="044859E7" w14:textId="77777777" w:rsidR="00F76DFE" w:rsidRPr="00583464" w:rsidRDefault="00F76DFE" w:rsidP="00F76DFE">
            <w:pPr>
              <w:pStyle w:val="CuerpoTesis"/>
              <w:jc w:val="center"/>
            </w:pPr>
            <w:r>
              <w:lastRenderedPageBreak/>
              <w:t>Historia de Usuario</w:t>
            </w:r>
          </w:p>
        </w:tc>
      </w:tr>
      <w:tr w:rsidR="00F76DFE" w14:paraId="47013979" w14:textId="77777777" w:rsidTr="00F76DFE">
        <w:trPr>
          <w:trHeight w:val="371"/>
        </w:trPr>
        <w:tc>
          <w:tcPr>
            <w:tcW w:w="4815" w:type="dxa"/>
          </w:tcPr>
          <w:p w14:paraId="300BB466" w14:textId="6D3098D1" w:rsidR="00F76DFE" w:rsidRPr="001037E2" w:rsidRDefault="00F76DFE" w:rsidP="00F76DFE">
            <w:pPr>
              <w:pStyle w:val="CuerpoTesis"/>
            </w:pPr>
            <w:r w:rsidRPr="00B51328">
              <w:rPr>
                <w:b/>
              </w:rPr>
              <w:t xml:space="preserve">Número: </w:t>
            </w:r>
            <w:r>
              <w:rPr>
                <w:b/>
              </w:rPr>
              <w:t xml:space="preserve"> </w:t>
            </w:r>
            <w:r>
              <w:t>003</w:t>
            </w:r>
          </w:p>
        </w:tc>
        <w:tc>
          <w:tcPr>
            <w:tcW w:w="5295" w:type="dxa"/>
          </w:tcPr>
          <w:p w14:paraId="4C146F5E" w14:textId="5F33B8B1" w:rsidR="00F76DFE" w:rsidRPr="00B51328" w:rsidRDefault="00F76DFE" w:rsidP="00F76DFE">
            <w:pPr>
              <w:pStyle w:val="CuerpoTesis"/>
              <w:rPr>
                <w:b/>
              </w:rPr>
            </w:pPr>
            <w:r w:rsidRPr="00B51328">
              <w:rPr>
                <w:b/>
              </w:rPr>
              <w:t>Nombre Historia de Usuario:</w:t>
            </w:r>
            <w:r>
              <w:rPr>
                <w:b/>
              </w:rPr>
              <w:t xml:space="preserve"> </w:t>
            </w:r>
            <w:r>
              <w:rPr>
                <w:lang w:val="es-EC"/>
              </w:rPr>
              <w:t xml:space="preserve">  Editar información del Usuario</w:t>
            </w:r>
          </w:p>
        </w:tc>
      </w:tr>
      <w:tr w:rsidR="00F76DFE" w14:paraId="3B1B6668" w14:textId="77777777" w:rsidTr="00F76DFE">
        <w:trPr>
          <w:trHeight w:val="418"/>
        </w:trPr>
        <w:tc>
          <w:tcPr>
            <w:tcW w:w="10110" w:type="dxa"/>
            <w:gridSpan w:val="2"/>
          </w:tcPr>
          <w:p w14:paraId="1506A602" w14:textId="77777777" w:rsidR="00F76DFE" w:rsidRPr="0009141E" w:rsidRDefault="00F76DFE" w:rsidP="00F76DFE">
            <w:pPr>
              <w:pStyle w:val="CuerpoTesis"/>
            </w:pPr>
            <w:r w:rsidRPr="00B51328">
              <w:rPr>
                <w:b/>
              </w:rPr>
              <w:t xml:space="preserve">Usuario: </w:t>
            </w:r>
            <w:r>
              <w:rPr>
                <w:b/>
              </w:rPr>
              <w:t xml:space="preserve"> </w:t>
            </w:r>
            <w:r>
              <w:t xml:space="preserve">Odontólogo </w:t>
            </w:r>
          </w:p>
        </w:tc>
      </w:tr>
      <w:tr w:rsidR="00F76DFE" w14:paraId="7B85CF55" w14:textId="77777777" w:rsidTr="00F76DFE">
        <w:trPr>
          <w:trHeight w:val="425"/>
        </w:trPr>
        <w:tc>
          <w:tcPr>
            <w:tcW w:w="4815" w:type="dxa"/>
          </w:tcPr>
          <w:p w14:paraId="253468CB" w14:textId="77777777" w:rsidR="00F76DFE" w:rsidRDefault="00F76DFE" w:rsidP="00F76DFE">
            <w:pPr>
              <w:pStyle w:val="CuerpoTesis"/>
              <w:rPr>
                <w:b/>
              </w:rPr>
            </w:pPr>
            <w:r w:rsidRPr="00B51328">
              <w:rPr>
                <w:b/>
              </w:rPr>
              <w:t>Modificación de Historia Número:</w:t>
            </w:r>
          </w:p>
          <w:p w14:paraId="66A4F262" w14:textId="77777777" w:rsidR="00F76DFE" w:rsidRPr="00765D70" w:rsidRDefault="00F76DFE" w:rsidP="00F76DFE">
            <w:pPr>
              <w:pStyle w:val="CuerpoTesis"/>
            </w:pPr>
            <w:r w:rsidRPr="00765D70">
              <w:t>1</w:t>
            </w:r>
          </w:p>
        </w:tc>
        <w:tc>
          <w:tcPr>
            <w:tcW w:w="5295" w:type="dxa"/>
          </w:tcPr>
          <w:p w14:paraId="60F3941C" w14:textId="77777777" w:rsidR="00F76DFE" w:rsidRPr="00B51328" w:rsidRDefault="00F76DFE" w:rsidP="00F76DFE">
            <w:pPr>
              <w:pStyle w:val="CuerpoTesis"/>
              <w:rPr>
                <w:b/>
              </w:rPr>
            </w:pPr>
            <w:r w:rsidRPr="00B51328">
              <w:rPr>
                <w:b/>
              </w:rPr>
              <w:t>Interacción Asignada:</w:t>
            </w:r>
            <w:r>
              <w:rPr>
                <w:b/>
              </w:rPr>
              <w:t xml:space="preserve"> </w:t>
            </w:r>
            <w:r w:rsidRPr="00765D70">
              <w:t>1</w:t>
            </w:r>
          </w:p>
        </w:tc>
      </w:tr>
      <w:tr w:rsidR="00F76DFE" w14:paraId="4BC32DB7" w14:textId="77777777" w:rsidTr="00F76DFE">
        <w:trPr>
          <w:trHeight w:val="333"/>
        </w:trPr>
        <w:tc>
          <w:tcPr>
            <w:tcW w:w="4815" w:type="dxa"/>
          </w:tcPr>
          <w:p w14:paraId="576FF5ED" w14:textId="77777777" w:rsidR="00F76DFE" w:rsidRDefault="00F76DFE" w:rsidP="00F76DFE">
            <w:pPr>
              <w:pStyle w:val="CuerpoTesis"/>
              <w:rPr>
                <w:b/>
              </w:rPr>
            </w:pPr>
            <w:r w:rsidRPr="00B51328">
              <w:rPr>
                <w:b/>
              </w:rPr>
              <w:t>Prioridad en el negocio:(Alta/Media/Baja):</w:t>
            </w:r>
          </w:p>
          <w:p w14:paraId="7D3A5D49" w14:textId="4DC5FC53" w:rsidR="00F76DFE" w:rsidRPr="00765D70" w:rsidRDefault="00F76DFE" w:rsidP="00F76DFE">
            <w:pPr>
              <w:pStyle w:val="CuerpoTesis"/>
            </w:pPr>
            <w:r>
              <w:t>Media</w:t>
            </w:r>
          </w:p>
        </w:tc>
        <w:tc>
          <w:tcPr>
            <w:tcW w:w="5295" w:type="dxa"/>
          </w:tcPr>
          <w:p w14:paraId="4319B1B4" w14:textId="77777777" w:rsidR="00F76DFE" w:rsidRPr="00B51328" w:rsidRDefault="00F76DFE" w:rsidP="00F76DFE">
            <w:pPr>
              <w:pStyle w:val="CuerpoTesis"/>
              <w:rPr>
                <w:b/>
              </w:rPr>
            </w:pPr>
            <w:r w:rsidRPr="00B51328">
              <w:rPr>
                <w:b/>
              </w:rPr>
              <w:t xml:space="preserve">Puntos estimados: </w:t>
            </w:r>
            <w:r>
              <w:rPr>
                <w:b/>
              </w:rPr>
              <w:t xml:space="preserve"> </w:t>
            </w:r>
            <w:r w:rsidRPr="00765D70">
              <w:t>2</w:t>
            </w:r>
          </w:p>
        </w:tc>
      </w:tr>
      <w:tr w:rsidR="00F76DFE" w14:paraId="5290CA49" w14:textId="77777777" w:rsidTr="00F76DFE">
        <w:trPr>
          <w:trHeight w:val="202"/>
        </w:trPr>
        <w:tc>
          <w:tcPr>
            <w:tcW w:w="4815" w:type="dxa"/>
          </w:tcPr>
          <w:p w14:paraId="19BDB1D4" w14:textId="77777777" w:rsidR="00F76DFE" w:rsidRDefault="00F76DFE" w:rsidP="00F76DFE">
            <w:pPr>
              <w:pStyle w:val="CuerpoTesis"/>
              <w:rPr>
                <w:b/>
              </w:rPr>
            </w:pPr>
            <w:r w:rsidRPr="00B51328">
              <w:rPr>
                <w:b/>
              </w:rPr>
              <w:t>Riesgo en el desarrollo: (Alta/Media/Baja)</w:t>
            </w:r>
            <w:r>
              <w:rPr>
                <w:b/>
              </w:rPr>
              <w:t>:</w:t>
            </w:r>
          </w:p>
          <w:p w14:paraId="1D5BDE85" w14:textId="77777777" w:rsidR="00F76DFE" w:rsidRPr="00B51328" w:rsidRDefault="00F76DFE" w:rsidP="00F76DFE">
            <w:pPr>
              <w:pStyle w:val="CuerpoTesis"/>
              <w:rPr>
                <w:b/>
              </w:rPr>
            </w:pPr>
            <w:r w:rsidRPr="00765D70">
              <w:t>Alta</w:t>
            </w:r>
          </w:p>
        </w:tc>
        <w:tc>
          <w:tcPr>
            <w:tcW w:w="5295" w:type="dxa"/>
          </w:tcPr>
          <w:p w14:paraId="68745940" w14:textId="77777777" w:rsidR="00F76DFE" w:rsidRPr="00B51328" w:rsidRDefault="00F76DFE" w:rsidP="00F76DFE">
            <w:pPr>
              <w:pStyle w:val="CuerpoTesis"/>
              <w:rPr>
                <w:b/>
              </w:rPr>
            </w:pPr>
            <w:r w:rsidRPr="00B51328">
              <w:rPr>
                <w:b/>
              </w:rPr>
              <w:t>Puntos reales:</w:t>
            </w:r>
          </w:p>
        </w:tc>
      </w:tr>
      <w:tr w:rsidR="00F76DFE" w14:paraId="694F39CF" w14:textId="77777777" w:rsidTr="00F76DFE">
        <w:trPr>
          <w:trHeight w:val="117"/>
        </w:trPr>
        <w:tc>
          <w:tcPr>
            <w:tcW w:w="10110" w:type="dxa"/>
            <w:gridSpan w:val="2"/>
          </w:tcPr>
          <w:p w14:paraId="56D85BD9" w14:textId="77777777" w:rsidR="00F76DFE" w:rsidRDefault="00F76DFE" w:rsidP="00F76DFE">
            <w:pPr>
              <w:pStyle w:val="CuerpoTesis"/>
            </w:pPr>
            <w:r w:rsidRPr="00B51328">
              <w:rPr>
                <w:b/>
              </w:rPr>
              <w:t>Descripción:</w:t>
            </w:r>
            <w:r>
              <w:rPr>
                <w:b/>
              </w:rPr>
              <w:t xml:space="preserve"> </w:t>
            </w:r>
            <w:r>
              <w:t xml:space="preserve">Los odontólogos </w:t>
            </w:r>
            <w:r w:rsidR="00DB058B">
              <w:t>en la página web podrán modificar su información personal, tendrán la opción de ingresarán</w:t>
            </w:r>
            <w:r w:rsidR="00D70F5C">
              <w:t xml:space="preserve"> en el sistema</w:t>
            </w:r>
            <w:r w:rsidR="00DB058B">
              <w:t xml:space="preserve"> a un formulario a través de un botón </w:t>
            </w:r>
            <w:r w:rsidR="00786CA5">
              <w:t>“m</w:t>
            </w:r>
            <w:r w:rsidR="00DB058B">
              <w:t>odificar</w:t>
            </w:r>
            <w:r w:rsidR="00786CA5">
              <w:t xml:space="preserve"> datos personales”</w:t>
            </w:r>
            <w:r w:rsidR="00DB058B">
              <w:t xml:space="preserve">, </w:t>
            </w:r>
            <w:r w:rsidR="00786CA5">
              <w:t>una vez seleccionado el botón, el sistema presentar</w:t>
            </w:r>
            <w:r w:rsidR="00D70F5C">
              <w:t>á</w:t>
            </w:r>
            <w:r w:rsidR="00786CA5">
              <w:t xml:space="preserve"> una vista c</w:t>
            </w:r>
            <w:r w:rsidR="00DB058B">
              <w:t xml:space="preserve">on la información </w:t>
            </w:r>
            <w:r w:rsidR="00D70F5C">
              <w:t>de los datos almacenados anteriormente,</w:t>
            </w:r>
            <w:r w:rsidR="001B6188">
              <w:t xml:space="preserve"> permitiendo editar todos los campos, exceptuando el campo de correo electrónico y la institución a la que pertenece.</w:t>
            </w:r>
          </w:p>
          <w:p w14:paraId="17AD2ACA" w14:textId="4384ED35" w:rsidR="000D1363" w:rsidRPr="00DB058B" w:rsidRDefault="000D1363" w:rsidP="00F76DFE">
            <w:pPr>
              <w:pStyle w:val="CuerpoTesis"/>
            </w:pPr>
            <w:r>
              <w:t>Los datos que permite el sistema modificar son:</w:t>
            </w:r>
            <w:r w:rsidR="00541BFA">
              <w:t xml:space="preserve"> Nick, Nombres, Apellidos, Teléfono, Dirección y Cédula.</w:t>
            </w:r>
          </w:p>
        </w:tc>
      </w:tr>
      <w:tr w:rsidR="00F76DFE" w14:paraId="31C86524" w14:textId="77777777" w:rsidTr="00F76DFE">
        <w:trPr>
          <w:trHeight w:val="293"/>
        </w:trPr>
        <w:tc>
          <w:tcPr>
            <w:tcW w:w="10110" w:type="dxa"/>
            <w:gridSpan w:val="2"/>
          </w:tcPr>
          <w:p w14:paraId="1F699D68" w14:textId="7C0D2707" w:rsidR="00F76DFE" w:rsidRPr="00AE126D" w:rsidRDefault="00F76DFE" w:rsidP="00F76DFE">
            <w:pPr>
              <w:pStyle w:val="CuerpoTesis"/>
            </w:pPr>
            <w:r w:rsidRPr="00B51328">
              <w:rPr>
                <w:b/>
              </w:rPr>
              <w:t>Observaciones:</w:t>
            </w:r>
            <w:r>
              <w:rPr>
                <w:b/>
              </w:rPr>
              <w:t xml:space="preserve"> </w:t>
            </w:r>
            <w:r w:rsidR="00FF6F91">
              <w:t xml:space="preserve">Para poder realizar estos cambios el </w:t>
            </w:r>
            <w:r w:rsidR="00593586">
              <w:t xml:space="preserve">odontólogo </w:t>
            </w:r>
            <w:r w:rsidR="007279F8">
              <w:t xml:space="preserve">previamente debe </w:t>
            </w:r>
            <w:r w:rsidR="00CB23E4">
              <w:t>haber iniciado sesión</w:t>
            </w:r>
            <w:r w:rsidR="007279F8">
              <w:t xml:space="preserve"> en el sistema</w:t>
            </w:r>
            <w:r>
              <w:t>.</w:t>
            </w:r>
          </w:p>
        </w:tc>
      </w:tr>
    </w:tbl>
    <w:p w14:paraId="069F4FE8" w14:textId="77777777" w:rsidR="00F76DFE" w:rsidRPr="00F76DFE" w:rsidRDefault="00F76DFE" w:rsidP="002E6218">
      <w:pPr>
        <w:pStyle w:val="CuerpoTesis"/>
        <w:rPr>
          <w:b/>
        </w:rPr>
      </w:pPr>
    </w:p>
    <w:tbl>
      <w:tblPr>
        <w:tblStyle w:val="TableGrid"/>
        <w:tblpPr w:leftFromText="141" w:rightFromText="141" w:vertAnchor="page" w:horzAnchor="margin" w:tblpXSpec="center" w:tblpY="9169"/>
        <w:tblW w:w="10110" w:type="dxa"/>
        <w:tblLook w:val="04A0" w:firstRow="1" w:lastRow="0" w:firstColumn="1" w:lastColumn="0" w:noHBand="0" w:noVBand="1"/>
      </w:tblPr>
      <w:tblGrid>
        <w:gridCol w:w="4815"/>
        <w:gridCol w:w="5295"/>
      </w:tblGrid>
      <w:tr w:rsidR="00EB078D" w14:paraId="1249BCD9" w14:textId="77777777" w:rsidTr="00EB078D">
        <w:trPr>
          <w:trHeight w:val="313"/>
        </w:trPr>
        <w:tc>
          <w:tcPr>
            <w:tcW w:w="10110" w:type="dxa"/>
            <w:gridSpan w:val="2"/>
            <w:vAlign w:val="center"/>
          </w:tcPr>
          <w:p w14:paraId="00F3567D" w14:textId="77777777" w:rsidR="00EB078D" w:rsidRPr="00583464" w:rsidRDefault="00EB078D" w:rsidP="00EB078D">
            <w:pPr>
              <w:pStyle w:val="CuerpoTesis"/>
              <w:jc w:val="center"/>
            </w:pPr>
            <w:r>
              <w:t>Historia de Usuario</w:t>
            </w:r>
          </w:p>
        </w:tc>
      </w:tr>
      <w:tr w:rsidR="00EB078D" w14:paraId="23FFEB60" w14:textId="77777777" w:rsidTr="00EB078D">
        <w:trPr>
          <w:trHeight w:val="371"/>
        </w:trPr>
        <w:tc>
          <w:tcPr>
            <w:tcW w:w="4815" w:type="dxa"/>
          </w:tcPr>
          <w:p w14:paraId="31DE9698" w14:textId="152937D9" w:rsidR="00EB078D" w:rsidRPr="001037E2" w:rsidRDefault="00EB078D" w:rsidP="00EB078D">
            <w:pPr>
              <w:pStyle w:val="CuerpoTesis"/>
            </w:pPr>
            <w:r w:rsidRPr="00B51328">
              <w:rPr>
                <w:b/>
              </w:rPr>
              <w:t xml:space="preserve">Número: </w:t>
            </w:r>
            <w:r>
              <w:rPr>
                <w:b/>
              </w:rPr>
              <w:t xml:space="preserve"> </w:t>
            </w:r>
            <w:r>
              <w:t>004</w:t>
            </w:r>
          </w:p>
        </w:tc>
        <w:tc>
          <w:tcPr>
            <w:tcW w:w="5295" w:type="dxa"/>
          </w:tcPr>
          <w:p w14:paraId="43440851" w14:textId="1D51A0C4" w:rsidR="00EB078D" w:rsidRPr="00B51328" w:rsidRDefault="00EB078D" w:rsidP="00EB078D">
            <w:pPr>
              <w:pStyle w:val="CuerpoTesis"/>
              <w:rPr>
                <w:b/>
              </w:rPr>
            </w:pPr>
            <w:r w:rsidRPr="00B51328">
              <w:rPr>
                <w:b/>
              </w:rPr>
              <w:t>Nombre Historia de Usuario:</w:t>
            </w:r>
            <w:r>
              <w:rPr>
                <w:b/>
              </w:rPr>
              <w:t xml:space="preserve"> </w:t>
            </w:r>
            <w:r>
              <w:rPr>
                <w:lang w:val="es-EC"/>
              </w:rPr>
              <w:t xml:space="preserve">  </w:t>
            </w:r>
            <w:r w:rsidR="003969F0">
              <w:rPr>
                <w:lang w:val="es-EC"/>
              </w:rPr>
              <w:t xml:space="preserve"> </w:t>
            </w:r>
            <w:r w:rsidR="004C19D7">
              <w:rPr>
                <w:lang w:val="es-EC"/>
              </w:rPr>
              <w:t>Gestionar Pacientes</w:t>
            </w:r>
          </w:p>
        </w:tc>
      </w:tr>
      <w:tr w:rsidR="00EB078D" w14:paraId="032AE94B" w14:textId="77777777" w:rsidTr="00EB078D">
        <w:trPr>
          <w:trHeight w:val="418"/>
        </w:trPr>
        <w:tc>
          <w:tcPr>
            <w:tcW w:w="10110" w:type="dxa"/>
            <w:gridSpan w:val="2"/>
          </w:tcPr>
          <w:p w14:paraId="2BF578E0" w14:textId="77777777" w:rsidR="00EB078D" w:rsidRPr="0009141E" w:rsidRDefault="00EB078D" w:rsidP="00EB078D">
            <w:pPr>
              <w:pStyle w:val="CuerpoTesis"/>
            </w:pPr>
            <w:r w:rsidRPr="00B51328">
              <w:rPr>
                <w:b/>
              </w:rPr>
              <w:t xml:space="preserve">Usuario: </w:t>
            </w:r>
            <w:r>
              <w:rPr>
                <w:b/>
              </w:rPr>
              <w:t xml:space="preserve"> </w:t>
            </w:r>
            <w:r>
              <w:t xml:space="preserve">Odontólogo </w:t>
            </w:r>
          </w:p>
        </w:tc>
      </w:tr>
      <w:tr w:rsidR="00EB078D" w14:paraId="3D2C723A" w14:textId="77777777" w:rsidTr="00EB078D">
        <w:trPr>
          <w:trHeight w:val="425"/>
        </w:trPr>
        <w:tc>
          <w:tcPr>
            <w:tcW w:w="4815" w:type="dxa"/>
          </w:tcPr>
          <w:p w14:paraId="20449367" w14:textId="77777777" w:rsidR="00EB078D" w:rsidRDefault="00EB078D" w:rsidP="00EB078D">
            <w:pPr>
              <w:pStyle w:val="CuerpoTesis"/>
              <w:rPr>
                <w:b/>
              </w:rPr>
            </w:pPr>
            <w:r w:rsidRPr="00B51328">
              <w:rPr>
                <w:b/>
              </w:rPr>
              <w:t>Modificación de Historia Número:</w:t>
            </w:r>
          </w:p>
          <w:p w14:paraId="01D78FE5" w14:textId="77777777" w:rsidR="00EB078D" w:rsidRPr="00765D70" w:rsidRDefault="00EB078D" w:rsidP="00EB078D">
            <w:pPr>
              <w:pStyle w:val="CuerpoTesis"/>
            </w:pPr>
            <w:r w:rsidRPr="00765D70">
              <w:t>1</w:t>
            </w:r>
          </w:p>
        </w:tc>
        <w:tc>
          <w:tcPr>
            <w:tcW w:w="5295" w:type="dxa"/>
          </w:tcPr>
          <w:p w14:paraId="45B7F485" w14:textId="77777777" w:rsidR="00EB078D" w:rsidRPr="00B51328" w:rsidRDefault="00EB078D" w:rsidP="00EB078D">
            <w:pPr>
              <w:pStyle w:val="CuerpoTesis"/>
              <w:rPr>
                <w:b/>
              </w:rPr>
            </w:pPr>
            <w:r w:rsidRPr="00B51328">
              <w:rPr>
                <w:b/>
              </w:rPr>
              <w:t>Interacción Asignada:</w:t>
            </w:r>
            <w:r>
              <w:rPr>
                <w:b/>
              </w:rPr>
              <w:t xml:space="preserve"> </w:t>
            </w:r>
            <w:r w:rsidRPr="00765D70">
              <w:t>1</w:t>
            </w:r>
          </w:p>
        </w:tc>
      </w:tr>
      <w:tr w:rsidR="00EB078D" w14:paraId="5787E65D" w14:textId="77777777" w:rsidTr="00EB078D">
        <w:trPr>
          <w:trHeight w:val="333"/>
        </w:trPr>
        <w:tc>
          <w:tcPr>
            <w:tcW w:w="4815" w:type="dxa"/>
          </w:tcPr>
          <w:p w14:paraId="6D26F8BA" w14:textId="77777777" w:rsidR="00EB078D" w:rsidRDefault="00EB078D" w:rsidP="00EB078D">
            <w:pPr>
              <w:pStyle w:val="CuerpoTesis"/>
              <w:rPr>
                <w:b/>
              </w:rPr>
            </w:pPr>
            <w:r w:rsidRPr="00B51328">
              <w:rPr>
                <w:b/>
              </w:rPr>
              <w:t>Prioridad en el negocio:(Alta/Media/Baja):</w:t>
            </w:r>
          </w:p>
          <w:p w14:paraId="0B20F9B9" w14:textId="5B27F084" w:rsidR="00EB078D" w:rsidRPr="00765D70" w:rsidRDefault="00483E31" w:rsidP="00EB078D">
            <w:pPr>
              <w:pStyle w:val="CuerpoTesis"/>
            </w:pPr>
            <w:r>
              <w:t>Alta</w:t>
            </w:r>
          </w:p>
        </w:tc>
        <w:tc>
          <w:tcPr>
            <w:tcW w:w="5295" w:type="dxa"/>
          </w:tcPr>
          <w:p w14:paraId="0B18F551" w14:textId="77777777" w:rsidR="00EB078D" w:rsidRPr="00B51328" w:rsidRDefault="00EB078D" w:rsidP="00EB078D">
            <w:pPr>
              <w:pStyle w:val="CuerpoTesis"/>
              <w:rPr>
                <w:b/>
              </w:rPr>
            </w:pPr>
            <w:r w:rsidRPr="00B51328">
              <w:rPr>
                <w:b/>
              </w:rPr>
              <w:t xml:space="preserve">Puntos estimados: </w:t>
            </w:r>
            <w:r>
              <w:rPr>
                <w:b/>
              </w:rPr>
              <w:t xml:space="preserve"> </w:t>
            </w:r>
            <w:r w:rsidRPr="00765D70">
              <w:t>2</w:t>
            </w:r>
          </w:p>
        </w:tc>
      </w:tr>
      <w:tr w:rsidR="00EB078D" w14:paraId="55BBE181" w14:textId="77777777" w:rsidTr="00EB078D">
        <w:trPr>
          <w:trHeight w:val="202"/>
        </w:trPr>
        <w:tc>
          <w:tcPr>
            <w:tcW w:w="4815" w:type="dxa"/>
          </w:tcPr>
          <w:p w14:paraId="139D51A2" w14:textId="77777777" w:rsidR="00EB078D" w:rsidRDefault="00EB078D" w:rsidP="00EB078D">
            <w:pPr>
              <w:pStyle w:val="CuerpoTesis"/>
              <w:rPr>
                <w:b/>
              </w:rPr>
            </w:pPr>
            <w:r w:rsidRPr="00B51328">
              <w:rPr>
                <w:b/>
              </w:rPr>
              <w:t>Riesgo en el desarrollo: (Alta/Media/Baja)</w:t>
            </w:r>
            <w:r>
              <w:rPr>
                <w:b/>
              </w:rPr>
              <w:t>:</w:t>
            </w:r>
          </w:p>
          <w:p w14:paraId="15517125" w14:textId="77777777" w:rsidR="00EB078D" w:rsidRPr="00B51328" w:rsidRDefault="00EB078D" w:rsidP="00EB078D">
            <w:pPr>
              <w:pStyle w:val="CuerpoTesis"/>
              <w:rPr>
                <w:b/>
              </w:rPr>
            </w:pPr>
            <w:r w:rsidRPr="00765D70">
              <w:t>Alta</w:t>
            </w:r>
          </w:p>
        </w:tc>
        <w:tc>
          <w:tcPr>
            <w:tcW w:w="5295" w:type="dxa"/>
          </w:tcPr>
          <w:p w14:paraId="706E623E" w14:textId="77777777" w:rsidR="00EB078D" w:rsidRPr="00B51328" w:rsidRDefault="00EB078D" w:rsidP="00EB078D">
            <w:pPr>
              <w:pStyle w:val="CuerpoTesis"/>
              <w:rPr>
                <w:b/>
              </w:rPr>
            </w:pPr>
            <w:r w:rsidRPr="00B51328">
              <w:rPr>
                <w:b/>
              </w:rPr>
              <w:t>Puntos reales:</w:t>
            </w:r>
          </w:p>
        </w:tc>
      </w:tr>
      <w:tr w:rsidR="00EB078D" w14:paraId="212AAB9E" w14:textId="77777777" w:rsidTr="00EB078D">
        <w:trPr>
          <w:trHeight w:val="117"/>
        </w:trPr>
        <w:tc>
          <w:tcPr>
            <w:tcW w:w="10110" w:type="dxa"/>
            <w:gridSpan w:val="2"/>
          </w:tcPr>
          <w:p w14:paraId="4A0A3DF4" w14:textId="77777777" w:rsidR="00EB078D" w:rsidRDefault="00EB078D" w:rsidP="00EB078D">
            <w:pPr>
              <w:pStyle w:val="CuerpoTesis"/>
              <w:rPr>
                <w:lang w:val="es-EC"/>
              </w:rPr>
            </w:pPr>
            <w:r w:rsidRPr="00B51328">
              <w:rPr>
                <w:b/>
              </w:rPr>
              <w:t>Descripción:</w:t>
            </w:r>
            <w:r>
              <w:rPr>
                <w:b/>
              </w:rPr>
              <w:t xml:space="preserve"> </w:t>
            </w:r>
            <w:r>
              <w:t xml:space="preserve">Los odontólogos en la página web </w:t>
            </w:r>
            <w:r w:rsidR="00B93900">
              <w:t>tendrán un apartado que permita la gestión de Pacientes, una vez ingresa a</w:t>
            </w:r>
            <w:r w:rsidR="004C19D7">
              <w:t xml:space="preserve"> la sección, </w:t>
            </w:r>
            <w:r w:rsidR="00830815">
              <w:t xml:space="preserve">los odontólogos </w:t>
            </w:r>
            <w:r w:rsidR="00DE3424">
              <w:t xml:space="preserve">podrán </w:t>
            </w:r>
            <w:r w:rsidR="00DE3424">
              <w:rPr>
                <w:lang w:val="es-EC"/>
              </w:rPr>
              <w:t>registrar</w:t>
            </w:r>
            <w:r w:rsidR="00830815">
              <w:rPr>
                <w:lang w:val="es-EC"/>
              </w:rPr>
              <w:t>, editar y listar pacientes,</w:t>
            </w:r>
            <w:r w:rsidR="009E785F">
              <w:rPr>
                <w:lang w:val="es-EC"/>
              </w:rPr>
              <w:t xml:space="preserve"> la sección de Registrar presenta un formulario que permite</w:t>
            </w:r>
            <w:r w:rsidR="00CC54A4">
              <w:rPr>
                <w:lang w:val="es-EC"/>
              </w:rPr>
              <w:t xml:space="preserve"> almacenar los datos de un nuevo paciente, </w:t>
            </w:r>
            <w:r w:rsidR="001E081B">
              <w:rPr>
                <w:lang w:val="es-EC"/>
              </w:rPr>
              <w:lastRenderedPageBreak/>
              <w:t>la sección de Editar</w:t>
            </w:r>
            <w:r w:rsidR="009E785F">
              <w:rPr>
                <w:lang w:val="es-EC"/>
              </w:rPr>
              <w:t xml:space="preserve"> </w:t>
            </w:r>
            <w:r w:rsidR="001E081B">
              <w:rPr>
                <w:lang w:val="es-EC"/>
              </w:rPr>
              <w:t>carga l</w:t>
            </w:r>
            <w:r w:rsidR="00AE5B15">
              <w:rPr>
                <w:lang w:val="es-EC"/>
              </w:rPr>
              <w:t xml:space="preserve">os datos del pacientes anteriormente almacenados en un formulario y permite a través de un botón </w:t>
            </w:r>
            <w:r w:rsidR="006926FC">
              <w:rPr>
                <w:lang w:val="es-EC"/>
              </w:rPr>
              <w:t xml:space="preserve">se actualiza la información, en la vista principal  de </w:t>
            </w:r>
            <w:r w:rsidR="006B6257">
              <w:rPr>
                <w:lang w:val="es-EC"/>
              </w:rPr>
              <w:t>la sección</w:t>
            </w:r>
            <w:r w:rsidR="006926FC">
              <w:rPr>
                <w:lang w:val="es-EC"/>
              </w:rPr>
              <w:t xml:space="preserve"> se genera una lista de</w:t>
            </w:r>
            <w:r w:rsidR="00056234">
              <w:rPr>
                <w:lang w:val="es-EC"/>
              </w:rPr>
              <w:t xml:space="preserve"> los pacientes </w:t>
            </w:r>
            <w:r w:rsidR="006926FC">
              <w:rPr>
                <w:lang w:val="es-EC"/>
              </w:rPr>
              <w:t xml:space="preserve">que </w:t>
            </w:r>
            <w:r w:rsidR="00E5309E">
              <w:rPr>
                <w:lang w:val="es-EC"/>
              </w:rPr>
              <w:t xml:space="preserve">se </w:t>
            </w:r>
            <w:r w:rsidR="006926FC">
              <w:rPr>
                <w:lang w:val="es-EC"/>
              </w:rPr>
              <w:t>han almacenados</w:t>
            </w:r>
            <w:r w:rsidR="00C46326">
              <w:rPr>
                <w:lang w:val="es-EC"/>
              </w:rPr>
              <w:t xml:space="preserve">, cada paciente listado, tendrá las opciones de </w:t>
            </w:r>
            <w:r w:rsidR="00A771AF">
              <w:rPr>
                <w:lang w:val="es-EC"/>
              </w:rPr>
              <w:t xml:space="preserve">iniciar una consulta, ver su </w:t>
            </w:r>
            <w:r w:rsidR="00B3268E">
              <w:rPr>
                <w:lang w:val="es-EC"/>
              </w:rPr>
              <w:t>ficha médica</w:t>
            </w:r>
            <w:r w:rsidR="00A771AF">
              <w:rPr>
                <w:lang w:val="es-EC"/>
              </w:rPr>
              <w:t>, y editar su información</w:t>
            </w:r>
            <w:r w:rsidR="00B14EAB">
              <w:rPr>
                <w:lang w:val="es-EC"/>
              </w:rPr>
              <w:t>.</w:t>
            </w:r>
            <w:r w:rsidR="001E081B">
              <w:rPr>
                <w:lang w:val="es-EC"/>
              </w:rPr>
              <w:t xml:space="preserve"> </w:t>
            </w:r>
          </w:p>
          <w:p w14:paraId="23C6EACE" w14:textId="188EDEFD" w:rsidR="00760E0A" w:rsidRPr="00DB058B" w:rsidRDefault="00760E0A" w:rsidP="00EB078D">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EB078D" w14:paraId="7EFCB3AE" w14:textId="77777777" w:rsidTr="00EB078D">
        <w:trPr>
          <w:trHeight w:val="293"/>
        </w:trPr>
        <w:tc>
          <w:tcPr>
            <w:tcW w:w="10110" w:type="dxa"/>
            <w:gridSpan w:val="2"/>
          </w:tcPr>
          <w:p w14:paraId="7D068A83" w14:textId="4A22016C" w:rsidR="00EB078D" w:rsidRPr="00AE126D" w:rsidRDefault="00EB078D" w:rsidP="00EB078D">
            <w:pPr>
              <w:pStyle w:val="CuerpoTesis"/>
            </w:pPr>
            <w:r w:rsidRPr="00B51328">
              <w:rPr>
                <w:b/>
              </w:rPr>
              <w:lastRenderedPageBreak/>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page" w:tblpX="1542" w:tblpY="6065"/>
        <w:tblW w:w="10110" w:type="dxa"/>
        <w:tblLook w:val="04A0" w:firstRow="1" w:lastRow="0" w:firstColumn="1" w:lastColumn="0" w:noHBand="0" w:noVBand="1"/>
      </w:tblPr>
      <w:tblGrid>
        <w:gridCol w:w="4815"/>
        <w:gridCol w:w="5295"/>
      </w:tblGrid>
      <w:tr w:rsidR="004F209B" w14:paraId="59A03328" w14:textId="77777777" w:rsidTr="004F209B">
        <w:trPr>
          <w:trHeight w:val="313"/>
        </w:trPr>
        <w:tc>
          <w:tcPr>
            <w:tcW w:w="10110" w:type="dxa"/>
            <w:gridSpan w:val="2"/>
            <w:vAlign w:val="center"/>
          </w:tcPr>
          <w:p w14:paraId="70752884" w14:textId="77777777" w:rsidR="004F209B" w:rsidRPr="00583464" w:rsidRDefault="004F209B" w:rsidP="004F209B">
            <w:pPr>
              <w:pStyle w:val="CuerpoTesis"/>
              <w:jc w:val="center"/>
            </w:pPr>
            <w:r>
              <w:t>Historia de Usuario</w:t>
            </w:r>
          </w:p>
        </w:tc>
      </w:tr>
      <w:tr w:rsidR="004F209B" w14:paraId="4988CE0F" w14:textId="77777777" w:rsidTr="004F209B">
        <w:trPr>
          <w:trHeight w:val="371"/>
        </w:trPr>
        <w:tc>
          <w:tcPr>
            <w:tcW w:w="4815" w:type="dxa"/>
          </w:tcPr>
          <w:p w14:paraId="71D77240" w14:textId="77777777" w:rsidR="004F209B" w:rsidRPr="001037E2" w:rsidRDefault="004F209B" w:rsidP="004F209B">
            <w:pPr>
              <w:pStyle w:val="CuerpoTesis"/>
            </w:pPr>
            <w:r w:rsidRPr="00B51328">
              <w:rPr>
                <w:b/>
              </w:rPr>
              <w:t xml:space="preserve">Número: </w:t>
            </w:r>
            <w:r>
              <w:rPr>
                <w:b/>
              </w:rPr>
              <w:t xml:space="preserve"> </w:t>
            </w:r>
            <w:r>
              <w:t>005</w:t>
            </w:r>
          </w:p>
        </w:tc>
        <w:tc>
          <w:tcPr>
            <w:tcW w:w="5295" w:type="dxa"/>
          </w:tcPr>
          <w:p w14:paraId="7146F097" w14:textId="77777777" w:rsidR="004F209B" w:rsidRPr="00B51328" w:rsidRDefault="004F209B" w:rsidP="004F209B">
            <w:pPr>
              <w:pStyle w:val="CuerpoTesis"/>
              <w:rPr>
                <w:b/>
              </w:rPr>
            </w:pPr>
            <w:r w:rsidRPr="00B51328">
              <w:rPr>
                <w:b/>
              </w:rPr>
              <w:t>Nombre Historia de Usuario</w:t>
            </w:r>
            <w:r>
              <w:rPr>
                <w:b/>
              </w:rPr>
              <w:t>:</w:t>
            </w:r>
            <w:r>
              <w:rPr>
                <w:lang w:val="es-EC"/>
              </w:rPr>
              <w:t xml:space="preserve"> Gestión de Citas Médicas</w:t>
            </w:r>
          </w:p>
        </w:tc>
      </w:tr>
      <w:tr w:rsidR="004F209B" w14:paraId="1ECC18E6" w14:textId="77777777" w:rsidTr="004F209B">
        <w:trPr>
          <w:trHeight w:val="418"/>
        </w:trPr>
        <w:tc>
          <w:tcPr>
            <w:tcW w:w="10110" w:type="dxa"/>
            <w:gridSpan w:val="2"/>
          </w:tcPr>
          <w:p w14:paraId="2056035F" w14:textId="77777777" w:rsidR="004F209B" w:rsidRPr="0009141E" w:rsidRDefault="004F209B" w:rsidP="004F209B">
            <w:pPr>
              <w:pStyle w:val="CuerpoTesis"/>
            </w:pPr>
            <w:r w:rsidRPr="00B51328">
              <w:rPr>
                <w:b/>
              </w:rPr>
              <w:t xml:space="preserve">Usuario: </w:t>
            </w:r>
            <w:r>
              <w:rPr>
                <w:b/>
              </w:rPr>
              <w:t xml:space="preserve"> </w:t>
            </w:r>
            <w:r>
              <w:t xml:space="preserve">Odontólogo </w:t>
            </w:r>
          </w:p>
        </w:tc>
      </w:tr>
      <w:tr w:rsidR="004F209B" w14:paraId="21FEDF71" w14:textId="77777777" w:rsidTr="004F209B">
        <w:trPr>
          <w:trHeight w:val="425"/>
        </w:trPr>
        <w:tc>
          <w:tcPr>
            <w:tcW w:w="4815" w:type="dxa"/>
          </w:tcPr>
          <w:p w14:paraId="16E3EAAD" w14:textId="77777777" w:rsidR="004F209B" w:rsidRDefault="004F209B" w:rsidP="004F209B">
            <w:pPr>
              <w:pStyle w:val="CuerpoTesis"/>
              <w:rPr>
                <w:b/>
              </w:rPr>
            </w:pPr>
            <w:r w:rsidRPr="00B51328">
              <w:rPr>
                <w:b/>
              </w:rPr>
              <w:t>Modificación de Historia Número:</w:t>
            </w:r>
          </w:p>
          <w:p w14:paraId="40AEAE63" w14:textId="77777777" w:rsidR="004F209B" w:rsidRPr="00765D70" w:rsidRDefault="004F209B" w:rsidP="004F209B">
            <w:pPr>
              <w:pStyle w:val="CuerpoTesis"/>
            </w:pPr>
            <w:r w:rsidRPr="00765D70">
              <w:t>1</w:t>
            </w:r>
          </w:p>
        </w:tc>
        <w:tc>
          <w:tcPr>
            <w:tcW w:w="5295" w:type="dxa"/>
          </w:tcPr>
          <w:p w14:paraId="0864E702" w14:textId="77777777" w:rsidR="004F209B" w:rsidRPr="00B51328" w:rsidRDefault="004F209B" w:rsidP="004F209B">
            <w:pPr>
              <w:pStyle w:val="CuerpoTesis"/>
              <w:rPr>
                <w:b/>
              </w:rPr>
            </w:pPr>
            <w:r w:rsidRPr="00B51328">
              <w:rPr>
                <w:b/>
              </w:rPr>
              <w:t>Interacción Asignada:</w:t>
            </w:r>
            <w:r>
              <w:rPr>
                <w:b/>
              </w:rPr>
              <w:t xml:space="preserve"> </w:t>
            </w:r>
            <w:r w:rsidRPr="00765D70">
              <w:t>1</w:t>
            </w:r>
          </w:p>
        </w:tc>
      </w:tr>
      <w:tr w:rsidR="004F209B" w14:paraId="41F02B38" w14:textId="77777777" w:rsidTr="004F209B">
        <w:trPr>
          <w:trHeight w:val="333"/>
        </w:trPr>
        <w:tc>
          <w:tcPr>
            <w:tcW w:w="4815" w:type="dxa"/>
          </w:tcPr>
          <w:p w14:paraId="49CEAFDE" w14:textId="77777777" w:rsidR="004F209B" w:rsidRDefault="004F209B" w:rsidP="004F209B">
            <w:pPr>
              <w:pStyle w:val="CuerpoTesis"/>
              <w:rPr>
                <w:b/>
              </w:rPr>
            </w:pPr>
            <w:r w:rsidRPr="00B51328">
              <w:rPr>
                <w:b/>
              </w:rPr>
              <w:t>Prioridad en el negocio:(Alta/Media/Baja):</w:t>
            </w:r>
          </w:p>
          <w:p w14:paraId="193DABDF" w14:textId="77777777" w:rsidR="004F209B" w:rsidRPr="00765D70" w:rsidRDefault="004F209B" w:rsidP="004F209B">
            <w:pPr>
              <w:pStyle w:val="CuerpoTesis"/>
            </w:pPr>
            <w:r>
              <w:t>Media</w:t>
            </w:r>
          </w:p>
        </w:tc>
        <w:tc>
          <w:tcPr>
            <w:tcW w:w="5295" w:type="dxa"/>
          </w:tcPr>
          <w:p w14:paraId="6DF743C7" w14:textId="77777777" w:rsidR="004F209B" w:rsidRPr="00B51328" w:rsidRDefault="004F209B" w:rsidP="004F209B">
            <w:pPr>
              <w:pStyle w:val="CuerpoTesis"/>
              <w:rPr>
                <w:b/>
              </w:rPr>
            </w:pPr>
            <w:r w:rsidRPr="00B51328">
              <w:rPr>
                <w:b/>
              </w:rPr>
              <w:t xml:space="preserve">Puntos estimados: </w:t>
            </w:r>
            <w:r>
              <w:rPr>
                <w:b/>
              </w:rPr>
              <w:t xml:space="preserve"> </w:t>
            </w:r>
            <w:r w:rsidRPr="00765D70">
              <w:t>2</w:t>
            </w:r>
          </w:p>
        </w:tc>
      </w:tr>
      <w:tr w:rsidR="004F209B" w14:paraId="0C844247" w14:textId="77777777" w:rsidTr="004F209B">
        <w:trPr>
          <w:trHeight w:val="202"/>
        </w:trPr>
        <w:tc>
          <w:tcPr>
            <w:tcW w:w="4815" w:type="dxa"/>
          </w:tcPr>
          <w:p w14:paraId="35B6DBFC" w14:textId="77777777" w:rsidR="004F209B" w:rsidRDefault="004F209B" w:rsidP="004F209B">
            <w:pPr>
              <w:pStyle w:val="CuerpoTesis"/>
              <w:rPr>
                <w:b/>
              </w:rPr>
            </w:pPr>
            <w:r w:rsidRPr="00B51328">
              <w:rPr>
                <w:b/>
              </w:rPr>
              <w:t>Riesgo en el desarrollo: (Alta/Media/Baja)</w:t>
            </w:r>
            <w:r>
              <w:rPr>
                <w:b/>
              </w:rPr>
              <w:t>:</w:t>
            </w:r>
          </w:p>
          <w:p w14:paraId="432227D1" w14:textId="77777777" w:rsidR="004F209B" w:rsidRPr="00B51328" w:rsidRDefault="004F209B" w:rsidP="004F209B">
            <w:pPr>
              <w:pStyle w:val="CuerpoTesis"/>
              <w:rPr>
                <w:b/>
              </w:rPr>
            </w:pPr>
            <w:r>
              <w:t>Media</w:t>
            </w:r>
          </w:p>
        </w:tc>
        <w:tc>
          <w:tcPr>
            <w:tcW w:w="5295" w:type="dxa"/>
          </w:tcPr>
          <w:p w14:paraId="105E4B87" w14:textId="77777777" w:rsidR="004F209B" w:rsidRPr="00B51328" w:rsidRDefault="004F209B" w:rsidP="004F209B">
            <w:pPr>
              <w:pStyle w:val="CuerpoTesis"/>
              <w:rPr>
                <w:b/>
              </w:rPr>
            </w:pPr>
            <w:r w:rsidRPr="00B51328">
              <w:rPr>
                <w:b/>
              </w:rPr>
              <w:t>Puntos reales:</w:t>
            </w:r>
          </w:p>
        </w:tc>
      </w:tr>
      <w:tr w:rsidR="004F209B" w14:paraId="20A30F04" w14:textId="77777777" w:rsidTr="004F209B">
        <w:trPr>
          <w:trHeight w:val="117"/>
        </w:trPr>
        <w:tc>
          <w:tcPr>
            <w:tcW w:w="10110" w:type="dxa"/>
            <w:gridSpan w:val="2"/>
          </w:tcPr>
          <w:p w14:paraId="48EF552A" w14:textId="77777777" w:rsidR="004F209B" w:rsidRPr="00DB058B" w:rsidRDefault="004F209B" w:rsidP="004F209B">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4F209B" w14:paraId="1DB7047E" w14:textId="77777777" w:rsidTr="004F209B">
        <w:trPr>
          <w:trHeight w:val="293"/>
        </w:trPr>
        <w:tc>
          <w:tcPr>
            <w:tcW w:w="10110" w:type="dxa"/>
            <w:gridSpan w:val="2"/>
          </w:tcPr>
          <w:p w14:paraId="2A83CF5E" w14:textId="24643CD3" w:rsidR="004F209B" w:rsidRPr="00AE126D" w:rsidRDefault="004F209B" w:rsidP="004F209B">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26ECB20F" w14:textId="77777777" w:rsidR="00EB078D" w:rsidRDefault="00EB078D">
      <w:pPr>
        <w:rPr>
          <w:b/>
          <w:lang w:val="es-EC"/>
        </w:rPr>
      </w:pPr>
    </w:p>
    <w:p w14:paraId="47BA4004" w14:textId="77777777" w:rsidR="00EB078D" w:rsidRDefault="00EB078D">
      <w:pPr>
        <w:rPr>
          <w:b/>
          <w:lang w:val="es-EC"/>
        </w:rPr>
      </w:pPr>
    </w:p>
    <w:p w14:paraId="031997A9" w14:textId="6177B07B" w:rsidR="00F76DFE" w:rsidRDefault="00F76DFE">
      <w:pPr>
        <w:rPr>
          <w:rFonts w:ascii="Arial" w:hAnsi="Arial"/>
          <w:b/>
          <w:lang w:val="es-EC"/>
        </w:rPr>
      </w:pPr>
      <w:r>
        <w:rPr>
          <w:b/>
          <w:lang w:val="es-EC"/>
        </w:rPr>
        <w:br w:type="page"/>
      </w:r>
    </w:p>
    <w:tbl>
      <w:tblPr>
        <w:tblStyle w:val="TableGrid"/>
        <w:tblpPr w:leftFromText="141" w:rightFromText="141" w:vertAnchor="page" w:horzAnchor="page" w:tblpX="1492" w:tblpY="1472"/>
        <w:tblW w:w="10110" w:type="dxa"/>
        <w:tblLook w:val="04A0" w:firstRow="1" w:lastRow="0" w:firstColumn="1" w:lastColumn="0" w:noHBand="0" w:noVBand="1"/>
      </w:tblPr>
      <w:tblGrid>
        <w:gridCol w:w="4815"/>
        <w:gridCol w:w="5295"/>
      </w:tblGrid>
      <w:tr w:rsidR="007561C1" w14:paraId="604E4317" w14:textId="77777777" w:rsidTr="007561C1">
        <w:trPr>
          <w:trHeight w:val="313"/>
        </w:trPr>
        <w:tc>
          <w:tcPr>
            <w:tcW w:w="10110" w:type="dxa"/>
            <w:gridSpan w:val="2"/>
            <w:vAlign w:val="center"/>
          </w:tcPr>
          <w:p w14:paraId="3E8A7243" w14:textId="77777777" w:rsidR="007561C1" w:rsidRPr="00583464" w:rsidRDefault="007561C1" w:rsidP="007561C1">
            <w:pPr>
              <w:pStyle w:val="CuerpoTesis"/>
              <w:jc w:val="center"/>
            </w:pPr>
            <w:r>
              <w:lastRenderedPageBreak/>
              <w:t>Historia de Usuario</w:t>
            </w:r>
          </w:p>
        </w:tc>
      </w:tr>
      <w:tr w:rsidR="007561C1" w14:paraId="530550EC" w14:textId="77777777" w:rsidTr="007561C1">
        <w:trPr>
          <w:trHeight w:val="371"/>
        </w:trPr>
        <w:tc>
          <w:tcPr>
            <w:tcW w:w="4815" w:type="dxa"/>
          </w:tcPr>
          <w:p w14:paraId="3570B687" w14:textId="00D3F22C" w:rsidR="007561C1" w:rsidRPr="001037E2" w:rsidRDefault="007561C1" w:rsidP="007561C1">
            <w:pPr>
              <w:pStyle w:val="CuerpoTesis"/>
            </w:pPr>
            <w:r w:rsidRPr="00B51328">
              <w:rPr>
                <w:b/>
              </w:rPr>
              <w:t xml:space="preserve">Número: </w:t>
            </w:r>
            <w:r>
              <w:rPr>
                <w:b/>
              </w:rPr>
              <w:t xml:space="preserve"> </w:t>
            </w:r>
            <w:r>
              <w:t>006</w:t>
            </w:r>
          </w:p>
        </w:tc>
        <w:tc>
          <w:tcPr>
            <w:tcW w:w="5295" w:type="dxa"/>
          </w:tcPr>
          <w:p w14:paraId="40172578" w14:textId="37719DDD" w:rsidR="007561C1" w:rsidRPr="00B51328" w:rsidRDefault="007561C1" w:rsidP="007561C1">
            <w:pPr>
              <w:pStyle w:val="CuerpoTesis"/>
              <w:rPr>
                <w:b/>
              </w:rPr>
            </w:pPr>
            <w:r w:rsidRPr="00B51328">
              <w:rPr>
                <w:b/>
              </w:rPr>
              <w:t>Nombre Historia de Usuario</w:t>
            </w:r>
            <w:r>
              <w:rPr>
                <w:b/>
              </w:rPr>
              <w:t>:</w:t>
            </w:r>
            <w:r>
              <w:rPr>
                <w:lang w:val="es-EC"/>
              </w:rPr>
              <w:t xml:space="preserve"> Registrar </w:t>
            </w:r>
            <w:r w:rsidR="008D468E">
              <w:rPr>
                <w:lang w:val="es-EC"/>
              </w:rPr>
              <w:t>H</w:t>
            </w:r>
            <w:r>
              <w:rPr>
                <w:lang w:val="es-EC"/>
              </w:rPr>
              <w:t xml:space="preserve">istorias </w:t>
            </w:r>
            <w:r w:rsidR="008D468E">
              <w:rPr>
                <w:lang w:val="es-EC"/>
              </w:rPr>
              <w:t>Clínicas</w:t>
            </w:r>
          </w:p>
        </w:tc>
      </w:tr>
      <w:tr w:rsidR="007561C1" w14:paraId="704BB5B7" w14:textId="77777777" w:rsidTr="007561C1">
        <w:trPr>
          <w:trHeight w:val="418"/>
        </w:trPr>
        <w:tc>
          <w:tcPr>
            <w:tcW w:w="10110" w:type="dxa"/>
            <w:gridSpan w:val="2"/>
          </w:tcPr>
          <w:p w14:paraId="0DFE4FE5" w14:textId="77777777" w:rsidR="007561C1" w:rsidRPr="0009141E" w:rsidRDefault="007561C1" w:rsidP="007561C1">
            <w:pPr>
              <w:pStyle w:val="CuerpoTesis"/>
            </w:pPr>
            <w:r w:rsidRPr="00B51328">
              <w:rPr>
                <w:b/>
              </w:rPr>
              <w:t xml:space="preserve">Usuario: </w:t>
            </w:r>
            <w:r>
              <w:rPr>
                <w:b/>
              </w:rPr>
              <w:t xml:space="preserve"> </w:t>
            </w:r>
            <w:r>
              <w:t xml:space="preserve">Odontólogo </w:t>
            </w:r>
          </w:p>
        </w:tc>
      </w:tr>
      <w:tr w:rsidR="007561C1" w14:paraId="6B952EB5" w14:textId="77777777" w:rsidTr="007561C1">
        <w:trPr>
          <w:trHeight w:val="425"/>
        </w:trPr>
        <w:tc>
          <w:tcPr>
            <w:tcW w:w="4815" w:type="dxa"/>
          </w:tcPr>
          <w:p w14:paraId="23873028" w14:textId="77777777" w:rsidR="007561C1" w:rsidRDefault="007561C1" w:rsidP="007561C1">
            <w:pPr>
              <w:pStyle w:val="CuerpoTesis"/>
              <w:rPr>
                <w:b/>
              </w:rPr>
            </w:pPr>
            <w:r w:rsidRPr="00B51328">
              <w:rPr>
                <w:b/>
              </w:rPr>
              <w:t>Modificación de Historia Número:</w:t>
            </w:r>
          </w:p>
          <w:p w14:paraId="144F3FFB" w14:textId="77777777" w:rsidR="007561C1" w:rsidRPr="00765D70" w:rsidRDefault="007561C1" w:rsidP="007561C1">
            <w:pPr>
              <w:pStyle w:val="CuerpoTesis"/>
            </w:pPr>
            <w:r w:rsidRPr="00765D70">
              <w:t>1</w:t>
            </w:r>
          </w:p>
        </w:tc>
        <w:tc>
          <w:tcPr>
            <w:tcW w:w="5295" w:type="dxa"/>
          </w:tcPr>
          <w:p w14:paraId="3F5644AB" w14:textId="77777777" w:rsidR="007561C1" w:rsidRPr="00B51328" w:rsidRDefault="007561C1" w:rsidP="007561C1">
            <w:pPr>
              <w:pStyle w:val="CuerpoTesis"/>
              <w:rPr>
                <w:b/>
              </w:rPr>
            </w:pPr>
            <w:r w:rsidRPr="00B51328">
              <w:rPr>
                <w:b/>
              </w:rPr>
              <w:t>Interacción Asignada:</w:t>
            </w:r>
            <w:r>
              <w:rPr>
                <w:b/>
              </w:rPr>
              <w:t xml:space="preserve"> </w:t>
            </w:r>
            <w:r w:rsidRPr="00765D70">
              <w:t>1</w:t>
            </w:r>
          </w:p>
        </w:tc>
      </w:tr>
      <w:tr w:rsidR="007561C1" w14:paraId="06A5383A" w14:textId="77777777" w:rsidTr="007561C1">
        <w:trPr>
          <w:trHeight w:val="333"/>
        </w:trPr>
        <w:tc>
          <w:tcPr>
            <w:tcW w:w="4815" w:type="dxa"/>
          </w:tcPr>
          <w:p w14:paraId="552DC6BF" w14:textId="77777777" w:rsidR="007561C1" w:rsidRDefault="007561C1" w:rsidP="007561C1">
            <w:pPr>
              <w:pStyle w:val="CuerpoTesis"/>
              <w:rPr>
                <w:b/>
              </w:rPr>
            </w:pPr>
            <w:r w:rsidRPr="00B51328">
              <w:rPr>
                <w:b/>
              </w:rPr>
              <w:t>Prioridad en el negocio:(Alta/Media/Baja):</w:t>
            </w:r>
          </w:p>
          <w:p w14:paraId="582E63EE" w14:textId="0D9A88CA" w:rsidR="007561C1" w:rsidRPr="00765D70" w:rsidRDefault="00EE2DDD" w:rsidP="007561C1">
            <w:pPr>
              <w:pStyle w:val="CuerpoTesis"/>
            </w:pPr>
            <w:r>
              <w:t>Alta</w:t>
            </w:r>
          </w:p>
        </w:tc>
        <w:tc>
          <w:tcPr>
            <w:tcW w:w="5295" w:type="dxa"/>
          </w:tcPr>
          <w:p w14:paraId="06BC7370" w14:textId="77777777" w:rsidR="007561C1" w:rsidRPr="00B51328" w:rsidRDefault="007561C1" w:rsidP="007561C1">
            <w:pPr>
              <w:pStyle w:val="CuerpoTesis"/>
              <w:rPr>
                <w:b/>
              </w:rPr>
            </w:pPr>
            <w:r w:rsidRPr="00B51328">
              <w:rPr>
                <w:b/>
              </w:rPr>
              <w:t xml:space="preserve">Puntos estimados: </w:t>
            </w:r>
            <w:r>
              <w:rPr>
                <w:b/>
              </w:rPr>
              <w:t xml:space="preserve"> </w:t>
            </w:r>
            <w:r w:rsidRPr="00765D70">
              <w:t>2</w:t>
            </w:r>
          </w:p>
        </w:tc>
      </w:tr>
      <w:tr w:rsidR="007561C1" w14:paraId="2DCB361D" w14:textId="77777777" w:rsidTr="007561C1">
        <w:trPr>
          <w:trHeight w:val="202"/>
        </w:trPr>
        <w:tc>
          <w:tcPr>
            <w:tcW w:w="4815" w:type="dxa"/>
          </w:tcPr>
          <w:p w14:paraId="0B6AC6D1" w14:textId="77777777" w:rsidR="007561C1" w:rsidRDefault="007561C1" w:rsidP="007561C1">
            <w:pPr>
              <w:pStyle w:val="CuerpoTesis"/>
              <w:rPr>
                <w:b/>
              </w:rPr>
            </w:pPr>
            <w:r w:rsidRPr="00B51328">
              <w:rPr>
                <w:b/>
              </w:rPr>
              <w:t>Riesgo en el desarrollo: (Alta/Media/Baja)</w:t>
            </w:r>
            <w:r>
              <w:rPr>
                <w:b/>
              </w:rPr>
              <w:t>:</w:t>
            </w:r>
          </w:p>
          <w:p w14:paraId="1A59E6D1" w14:textId="30CD4031" w:rsidR="007561C1" w:rsidRPr="00B51328" w:rsidRDefault="00EE2DDD" w:rsidP="007561C1">
            <w:pPr>
              <w:pStyle w:val="CuerpoTesis"/>
              <w:rPr>
                <w:b/>
              </w:rPr>
            </w:pPr>
            <w:r>
              <w:t>Alta</w:t>
            </w:r>
          </w:p>
        </w:tc>
        <w:tc>
          <w:tcPr>
            <w:tcW w:w="5295" w:type="dxa"/>
          </w:tcPr>
          <w:p w14:paraId="05F89DD2" w14:textId="77777777" w:rsidR="007561C1" w:rsidRPr="00B51328" w:rsidRDefault="007561C1" w:rsidP="007561C1">
            <w:pPr>
              <w:pStyle w:val="CuerpoTesis"/>
              <w:rPr>
                <w:b/>
              </w:rPr>
            </w:pPr>
            <w:r w:rsidRPr="00B51328">
              <w:rPr>
                <w:b/>
              </w:rPr>
              <w:t>Puntos reales:</w:t>
            </w:r>
          </w:p>
        </w:tc>
      </w:tr>
      <w:tr w:rsidR="007561C1" w14:paraId="438520CC" w14:textId="77777777" w:rsidTr="007561C1">
        <w:trPr>
          <w:trHeight w:val="117"/>
        </w:trPr>
        <w:tc>
          <w:tcPr>
            <w:tcW w:w="10110" w:type="dxa"/>
            <w:gridSpan w:val="2"/>
          </w:tcPr>
          <w:p w14:paraId="67E7D28C" w14:textId="5BFC5F87" w:rsidR="007561C1" w:rsidRPr="00DB058B" w:rsidRDefault="007561C1" w:rsidP="007561C1">
            <w:pPr>
              <w:pStyle w:val="CuerpoTesis"/>
            </w:pPr>
            <w:r w:rsidRPr="00B51328">
              <w:rPr>
                <w:b/>
              </w:rPr>
              <w:t>Descripción:</w:t>
            </w:r>
            <w:r>
              <w:rPr>
                <w:b/>
              </w:rPr>
              <w:t xml:space="preserve"> </w:t>
            </w:r>
            <w:r>
              <w:t xml:space="preserve">Los odontólogos en la página web podrán </w:t>
            </w:r>
            <w:r w:rsidR="008D468E">
              <w:t xml:space="preserve">registrar la información de la historia clínica por paciente, en la cual </w:t>
            </w:r>
            <w:r w:rsidR="001C0772">
              <w:t>registrarán</w:t>
            </w:r>
            <w:r w:rsidR="008D468E">
              <w:t xml:space="preserve"> información básica </w:t>
            </w:r>
            <w:r w:rsidR="005E3547">
              <w:t xml:space="preserve">de un examen fisión </w:t>
            </w:r>
            <w:r w:rsidR="00646A8B">
              <w:t>por</w:t>
            </w:r>
            <w:r w:rsidR="005E3547">
              <w:t xml:space="preserve"> paciente (peso, altura, signos vitales, </w:t>
            </w:r>
            <w:proofErr w:type="spellStart"/>
            <w:r w:rsidR="005E3547">
              <w:t>etc</w:t>
            </w:r>
            <w:proofErr w:type="spellEnd"/>
            <w:r w:rsidR="005E3547">
              <w:t>)</w:t>
            </w:r>
            <w:r w:rsidR="001C0772">
              <w:t xml:space="preserve"> entre otros</w:t>
            </w:r>
            <w:r>
              <w:t>.</w:t>
            </w:r>
          </w:p>
        </w:tc>
      </w:tr>
      <w:tr w:rsidR="007561C1" w14:paraId="1744635C" w14:textId="77777777" w:rsidTr="007561C1">
        <w:trPr>
          <w:trHeight w:val="293"/>
        </w:trPr>
        <w:tc>
          <w:tcPr>
            <w:tcW w:w="10110" w:type="dxa"/>
            <w:gridSpan w:val="2"/>
          </w:tcPr>
          <w:p w14:paraId="65480713" w14:textId="60CF9413" w:rsidR="007561C1" w:rsidRPr="00AE126D" w:rsidRDefault="007561C1" w:rsidP="007561C1">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margin" w:tblpXSpec="center" w:tblpY="7941"/>
        <w:tblW w:w="10110" w:type="dxa"/>
        <w:tblLook w:val="04A0" w:firstRow="1" w:lastRow="0" w:firstColumn="1" w:lastColumn="0" w:noHBand="0" w:noVBand="1"/>
      </w:tblPr>
      <w:tblGrid>
        <w:gridCol w:w="4815"/>
        <w:gridCol w:w="5295"/>
      </w:tblGrid>
      <w:tr w:rsidR="00755829" w14:paraId="1FF9A512" w14:textId="77777777" w:rsidTr="00755829">
        <w:trPr>
          <w:trHeight w:val="313"/>
        </w:trPr>
        <w:tc>
          <w:tcPr>
            <w:tcW w:w="10110" w:type="dxa"/>
            <w:gridSpan w:val="2"/>
            <w:vAlign w:val="center"/>
          </w:tcPr>
          <w:p w14:paraId="18CA3255" w14:textId="77777777" w:rsidR="00755829" w:rsidRPr="00583464" w:rsidRDefault="00755829" w:rsidP="00755829">
            <w:pPr>
              <w:pStyle w:val="CuerpoTesis"/>
              <w:jc w:val="center"/>
            </w:pPr>
            <w:r>
              <w:t>Historia de Usuario</w:t>
            </w:r>
          </w:p>
        </w:tc>
      </w:tr>
      <w:tr w:rsidR="00755829" w14:paraId="4B46245F" w14:textId="77777777" w:rsidTr="00755829">
        <w:trPr>
          <w:trHeight w:val="371"/>
        </w:trPr>
        <w:tc>
          <w:tcPr>
            <w:tcW w:w="4815" w:type="dxa"/>
          </w:tcPr>
          <w:p w14:paraId="473E743D" w14:textId="0CB351B9" w:rsidR="00755829" w:rsidRPr="001037E2" w:rsidRDefault="00755829" w:rsidP="00755829">
            <w:pPr>
              <w:pStyle w:val="CuerpoTesis"/>
            </w:pPr>
            <w:r w:rsidRPr="00B51328">
              <w:rPr>
                <w:b/>
              </w:rPr>
              <w:t xml:space="preserve">Número: </w:t>
            </w:r>
            <w:r>
              <w:rPr>
                <w:b/>
              </w:rPr>
              <w:t xml:space="preserve"> </w:t>
            </w:r>
            <w:r>
              <w:t>007</w:t>
            </w:r>
          </w:p>
        </w:tc>
        <w:tc>
          <w:tcPr>
            <w:tcW w:w="5295" w:type="dxa"/>
          </w:tcPr>
          <w:p w14:paraId="41FE13B0" w14:textId="569CC2D4" w:rsidR="00755829" w:rsidRPr="00B51328" w:rsidRDefault="00755829" w:rsidP="00755829">
            <w:pPr>
              <w:pStyle w:val="CuerpoTesis"/>
              <w:rPr>
                <w:b/>
              </w:rPr>
            </w:pPr>
            <w:r w:rsidRPr="00B51328">
              <w:rPr>
                <w:b/>
              </w:rPr>
              <w:t>Nombre Historia de Usuario</w:t>
            </w:r>
            <w:r>
              <w:rPr>
                <w:b/>
              </w:rPr>
              <w:t>:</w:t>
            </w:r>
            <w:r>
              <w:rPr>
                <w:lang w:val="es-EC"/>
              </w:rPr>
              <w:t xml:space="preserve"> </w:t>
            </w:r>
            <w:r w:rsidR="00697B25">
              <w:rPr>
                <w:lang w:val="es-EC"/>
              </w:rPr>
              <w:t xml:space="preserve"> Ingresar Diagnostico Dental</w:t>
            </w:r>
          </w:p>
        </w:tc>
      </w:tr>
      <w:tr w:rsidR="00755829" w14:paraId="3AC40EDF" w14:textId="77777777" w:rsidTr="00755829">
        <w:trPr>
          <w:trHeight w:val="418"/>
        </w:trPr>
        <w:tc>
          <w:tcPr>
            <w:tcW w:w="10110" w:type="dxa"/>
            <w:gridSpan w:val="2"/>
          </w:tcPr>
          <w:p w14:paraId="5CEE3DC1" w14:textId="77777777" w:rsidR="00755829" w:rsidRPr="0009141E" w:rsidRDefault="00755829" w:rsidP="00755829">
            <w:pPr>
              <w:pStyle w:val="CuerpoTesis"/>
            </w:pPr>
            <w:r w:rsidRPr="00B51328">
              <w:rPr>
                <w:b/>
              </w:rPr>
              <w:t xml:space="preserve">Usuario: </w:t>
            </w:r>
            <w:r>
              <w:rPr>
                <w:b/>
              </w:rPr>
              <w:t xml:space="preserve"> </w:t>
            </w:r>
            <w:r>
              <w:t xml:space="preserve">Odontólogo </w:t>
            </w:r>
          </w:p>
        </w:tc>
      </w:tr>
      <w:tr w:rsidR="00755829" w14:paraId="2F94F318" w14:textId="77777777" w:rsidTr="00755829">
        <w:trPr>
          <w:trHeight w:val="425"/>
        </w:trPr>
        <w:tc>
          <w:tcPr>
            <w:tcW w:w="4815" w:type="dxa"/>
          </w:tcPr>
          <w:p w14:paraId="0E7B6139" w14:textId="77777777" w:rsidR="00755829" w:rsidRDefault="00755829" w:rsidP="00755829">
            <w:pPr>
              <w:pStyle w:val="CuerpoTesis"/>
              <w:rPr>
                <w:b/>
              </w:rPr>
            </w:pPr>
            <w:r w:rsidRPr="00B51328">
              <w:rPr>
                <w:b/>
              </w:rPr>
              <w:t>Modificación de Historia Número:</w:t>
            </w:r>
          </w:p>
          <w:p w14:paraId="2E4D83E0" w14:textId="77777777" w:rsidR="00755829" w:rsidRPr="00765D70" w:rsidRDefault="00755829" w:rsidP="00755829">
            <w:pPr>
              <w:pStyle w:val="CuerpoTesis"/>
            </w:pPr>
            <w:r w:rsidRPr="00765D70">
              <w:t>1</w:t>
            </w:r>
          </w:p>
        </w:tc>
        <w:tc>
          <w:tcPr>
            <w:tcW w:w="5295" w:type="dxa"/>
          </w:tcPr>
          <w:p w14:paraId="6EC8FCBE" w14:textId="77777777" w:rsidR="00755829" w:rsidRPr="00B51328" w:rsidRDefault="00755829" w:rsidP="00755829">
            <w:pPr>
              <w:pStyle w:val="CuerpoTesis"/>
              <w:rPr>
                <w:b/>
              </w:rPr>
            </w:pPr>
            <w:r w:rsidRPr="00B51328">
              <w:rPr>
                <w:b/>
              </w:rPr>
              <w:t>Interacción Asignada:</w:t>
            </w:r>
            <w:r>
              <w:rPr>
                <w:b/>
              </w:rPr>
              <w:t xml:space="preserve"> </w:t>
            </w:r>
            <w:r w:rsidRPr="00765D70">
              <w:t>1</w:t>
            </w:r>
          </w:p>
        </w:tc>
      </w:tr>
      <w:tr w:rsidR="00755829" w14:paraId="6198B054" w14:textId="77777777" w:rsidTr="00755829">
        <w:trPr>
          <w:trHeight w:val="333"/>
        </w:trPr>
        <w:tc>
          <w:tcPr>
            <w:tcW w:w="4815" w:type="dxa"/>
          </w:tcPr>
          <w:p w14:paraId="003EB31E" w14:textId="77777777" w:rsidR="00755829" w:rsidRDefault="00755829" w:rsidP="00755829">
            <w:pPr>
              <w:pStyle w:val="CuerpoTesis"/>
              <w:rPr>
                <w:b/>
              </w:rPr>
            </w:pPr>
            <w:r w:rsidRPr="00B51328">
              <w:rPr>
                <w:b/>
              </w:rPr>
              <w:t>Prioridad en el negocio:(Alta/Media/Baja):</w:t>
            </w:r>
          </w:p>
          <w:p w14:paraId="006A3FBF" w14:textId="0AACAC4E" w:rsidR="00755829" w:rsidRPr="00765D70" w:rsidRDefault="00EE2DDD" w:rsidP="00755829">
            <w:pPr>
              <w:pStyle w:val="CuerpoTesis"/>
            </w:pPr>
            <w:r>
              <w:t>Alta</w:t>
            </w:r>
          </w:p>
        </w:tc>
        <w:tc>
          <w:tcPr>
            <w:tcW w:w="5295" w:type="dxa"/>
          </w:tcPr>
          <w:p w14:paraId="071C3E8F" w14:textId="77777777" w:rsidR="00755829" w:rsidRPr="00B51328" w:rsidRDefault="00755829" w:rsidP="00755829">
            <w:pPr>
              <w:pStyle w:val="CuerpoTesis"/>
              <w:rPr>
                <w:b/>
              </w:rPr>
            </w:pPr>
            <w:r w:rsidRPr="00B51328">
              <w:rPr>
                <w:b/>
              </w:rPr>
              <w:t xml:space="preserve">Puntos estimados: </w:t>
            </w:r>
            <w:r>
              <w:rPr>
                <w:b/>
              </w:rPr>
              <w:t xml:space="preserve"> </w:t>
            </w:r>
            <w:r w:rsidRPr="00765D70">
              <w:t>2</w:t>
            </w:r>
          </w:p>
        </w:tc>
      </w:tr>
      <w:tr w:rsidR="00755829" w14:paraId="63B7C65C" w14:textId="77777777" w:rsidTr="00755829">
        <w:trPr>
          <w:trHeight w:val="202"/>
        </w:trPr>
        <w:tc>
          <w:tcPr>
            <w:tcW w:w="4815" w:type="dxa"/>
          </w:tcPr>
          <w:p w14:paraId="39B16A27" w14:textId="77777777" w:rsidR="00755829" w:rsidRDefault="00755829" w:rsidP="00755829">
            <w:pPr>
              <w:pStyle w:val="CuerpoTesis"/>
              <w:rPr>
                <w:b/>
              </w:rPr>
            </w:pPr>
            <w:r w:rsidRPr="00B51328">
              <w:rPr>
                <w:b/>
              </w:rPr>
              <w:t>Riesgo en el desarrollo: (Alta/Media/Baja)</w:t>
            </w:r>
            <w:r>
              <w:rPr>
                <w:b/>
              </w:rPr>
              <w:t>:</w:t>
            </w:r>
          </w:p>
          <w:p w14:paraId="66422BD6" w14:textId="428DFD21" w:rsidR="00755829" w:rsidRPr="00B51328" w:rsidRDefault="00EE2DDD" w:rsidP="00755829">
            <w:pPr>
              <w:pStyle w:val="CuerpoTesis"/>
              <w:rPr>
                <w:b/>
              </w:rPr>
            </w:pPr>
            <w:r>
              <w:t>Alta</w:t>
            </w:r>
          </w:p>
        </w:tc>
        <w:tc>
          <w:tcPr>
            <w:tcW w:w="5295" w:type="dxa"/>
          </w:tcPr>
          <w:p w14:paraId="1398B07F" w14:textId="77777777" w:rsidR="00755829" w:rsidRPr="00B51328" w:rsidRDefault="00755829" w:rsidP="00755829">
            <w:pPr>
              <w:pStyle w:val="CuerpoTesis"/>
              <w:rPr>
                <w:b/>
              </w:rPr>
            </w:pPr>
            <w:r w:rsidRPr="00B51328">
              <w:rPr>
                <w:b/>
              </w:rPr>
              <w:t>Puntos reales:</w:t>
            </w:r>
          </w:p>
        </w:tc>
      </w:tr>
      <w:tr w:rsidR="00755829" w14:paraId="1E11DF1D" w14:textId="77777777" w:rsidTr="00755829">
        <w:trPr>
          <w:trHeight w:val="117"/>
        </w:trPr>
        <w:tc>
          <w:tcPr>
            <w:tcW w:w="10110" w:type="dxa"/>
            <w:gridSpan w:val="2"/>
          </w:tcPr>
          <w:p w14:paraId="1C41A98A" w14:textId="0C6984DB" w:rsidR="00755829" w:rsidRPr="00DB058B" w:rsidRDefault="00755829" w:rsidP="00D80996">
            <w:pPr>
              <w:pStyle w:val="CuerpoTesis"/>
            </w:pPr>
            <w:r w:rsidRPr="00B51328">
              <w:rPr>
                <w:b/>
              </w:rPr>
              <w:t>Descripción:</w:t>
            </w:r>
            <w:r>
              <w:rPr>
                <w:b/>
              </w:rPr>
              <w:t xml:space="preserve"> </w:t>
            </w:r>
            <w:r>
              <w:t xml:space="preserve">Los odontólogos en la página web </w:t>
            </w:r>
            <w:r w:rsidR="00C46720">
              <w:t>podrán</w:t>
            </w:r>
            <w:r w:rsidR="005F021C">
              <w:t xml:space="preserve"> ingresar el </w:t>
            </w:r>
            <w:r w:rsidR="00C46720">
              <w:t>diagnóstico</w:t>
            </w:r>
            <w:r w:rsidR="00A964F9">
              <w:t xml:space="preserve"> de los procedimientos</w:t>
            </w:r>
            <w:r w:rsidR="00D80996">
              <w:t xml:space="preserve"> odontológicos</w:t>
            </w:r>
            <w:r w:rsidR="00DE56B9">
              <w:t xml:space="preserve"> que </w:t>
            </w:r>
            <w:r w:rsidR="00061F12">
              <w:t>se han</w:t>
            </w:r>
            <w:r w:rsidR="00DE56B9">
              <w:t xml:space="preserve"> realizados en los pacientes</w:t>
            </w:r>
            <w:r w:rsidR="00061F12">
              <w:t>.</w:t>
            </w:r>
          </w:p>
        </w:tc>
      </w:tr>
      <w:tr w:rsidR="00755829" w14:paraId="27BFEB9B" w14:textId="77777777" w:rsidTr="00755829">
        <w:trPr>
          <w:trHeight w:val="293"/>
        </w:trPr>
        <w:tc>
          <w:tcPr>
            <w:tcW w:w="10110" w:type="dxa"/>
            <w:gridSpan w:val="2"/>
          </w:tcPr>
          <w:p w14:paraId="2EA9160E" w14:textId="15C8B2E6" w:rsidR="00755829" w:rsidRPr="00AE126D" w:rsidRDefault="00755829" w:rsidP="00755829">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61B3D5B4" w14:textId="77777777" w:rsidR="00902F91" w:rsidRDefault="00902F91">
      <w:pPr>
        <w:rPr>
          <w:b/>
          <w:lang w:val="es-EC"/>
        </w:rPr>
      </w:pPr>
    </w:p>
    <w:p w14:paraId="1C09ED75" w14:textId="20290BBB" w:rsidR="007561C1" w:rsidRDefault="007561C1">
      <w:pPr>
        <w:rPr>
          <w:rFonts w:ascii="Arial" w:hAnsi="Arial"/>
          <w:b/>
          <w:lang w:val="es-EC"/>
        </w:rPr>
      </w:pPr>
      <w:r>
        <w:rPr>
          <w:b/>
          <w:lang w:val="es-EC"/>
        </w:rPr>
        <w:br w:type="page"/>
      </w:r>
    </w:p>
    <w:tbl>
      <w:tblPr>
        <w:tblStyle w:val="TableGrid"/>
        <w:tblpPr w:leftFromText="141" w:rightFromText="141" w:vertAnchor="page" w:horzAnchor="margin" w:tblpXSpec="center" w:tblpY="1005"/>
        <w:tblW w:w="10110" w:type="dxa"/>
        <w:tblLook w:val="04A0" w:firstRow="1" w:lastRow="0" w:firstColumn="1" w:lastColumn="0" w:noHBand="0" w:noVBand="1"/>
      </w:tblPr>
      <w:tblGrid>
        <w:gridCol w:w="4815"/>
        <w:gridCol w:w="5295"/>
      </w:tblGrid>
      <w:tr w:rsidR="00BC49A6" w14:paraId="1E148A47" w14:textId="77777777" w:rsidTr="00BC49A6">
        <w:trPr>
          <w:trHeight w:val="313"/>
        </w:trPr>
        <w:tc>
          <w:tcPr>
            <w:tcW w:w="10110" w:type="dxa"/>
            <w:gridSpan w:val="2"/>
            <w:vAlign w:val="center"/>
          </w:tcPr>
          <w:p w14:paraId="4C0605AD" w14:textId="77777777" w:rsidR="00BC49A6" w:rsidRPr="00583464" w:rsidRDefault="00BC49A6" w:rsidP="00BC49A6">
            <w:pPr>
              <w:pStyle w:val="CuerpoTesis"/>
              <w:jc w:val="center"/>
            </w:pPr>
            <w:r>
              <w:lastRenderedPageBreak/>
              <w:t>Historia de Usuario</w:t>
            </w:r>
          </w:p>
        </w:tc>
      </w:tr>
      <w:tr w:rsidR="00BC49A6" w14:paraId="7AC99DBD" w14:textId="77777777" w:rsidTr="00BC49A6">
        <w:trPr>
          <w:trHeight w:val="371"/>
        </w:trPr>
        <w:tc>
          <w:tcPr>
            <w:tcW w:w="4815" w:type="dxa"/>
          </w:tcPr>
          <w:p w14:paraId="150983C3" w14:textId="74246405" w:rsidR="00BC49A6" w:rsidRPr="001037E2" w:rsidRDefault="00BC49A6" w:rsidP="00BC49A6">
            <w:pPr>
              <w:pStyle w:val="CuerpoTesis"/>
            </w:pPr>
            <w:r w:rsidRPr="00B51328">
              <w:rPr>
                <w:b/>
              </w:rPr>
              <w:t xml:space="preserve">Número: </w:t>
            </w:r>
            <w:r>
              <w:rPr>
                <w:b/>
              </w:rPr>
              <w:t xml:space="preserve"> </w:t>
            </w:r>
            <w:r>
              <w:t>008</w:t>
            </w:r>
          </w:p>
        </w:tc>
        <w:tc>
          <w:tcPr>
            <w:tcW w:w="5295" w:type="dxa"/>
          </w:tcPr>
          <w:p w14:paraId="29108BA2" w14:textId="6841C0EC" w:rsidR="00BC49A6" w:rsidRPr="00B51328" w:rsidRDefault="00BC49A6" w:rsidP="00BC49A6">
            <w:pPr>
              <w:pStyle w:val="CuerpoTesis"/>
              <w:rPr>
                <w:b/>
              </w:rPr>
            </w:pPr>
            <w:r w:rsidRPr="00B51328">
              <w:rPr>
                <w:b/>
              </w:rPr>
              <w:t>Nombre Historia de Usuario</w:t>
            </w:r>
            <w:r>
              <w:rPr>
                <w:b/>
              </w:rPr>
              <w:t>:</w:t>
            </w:r>
            <w:r>
              <w:rPr>
                <w:lang w:val="es-EC"/>
              </w:rPr>
              <w:t xml:space="preserve">   Consultar Diagnostico Dental</w:t>
            </w:r>
          </w:p>
        </w:tc>
      </w:tr>
      <w:tr w:rsidR="00BC49A6" w14:paraId="7FF0DAB0" w14:textId="77777777" w:rsidTr="00BC49A6">
        <w:trPr>
          <w:trHeight w:val="418"/>
        </w:trPr>
        <w:tc>
          <w:tcPr>
            <w:tcW w:w="10110" w:type="dxa"/>
            <w:gridSpan w:val="2"/>
          </w:tcPr>
          <w:p w14:paraId="23B55E56" w14:textId="77777777" w:rsidR="00BC49A6" w:rsidRPr="0009141E" w:rsidRDefault="00BC49A6" w:rsidP="00BC49A6">
            <w:pPr>
              <w:pStyle w:val="CuerpoTesis"/>
            </w:pPr>
            <w:r w:rsidRPr="00B51328">
              <w:rPr>
                <w:b/>
              </w:rPr>
              <w:t xml:space="preserve">Usuario: </w:t>
            </w:r>
            <w:r>
              <w:rPr>
                <w:b/>
              </w:rPr>
              <w:t xml:space="preserve"> </w:t>
            </w:r>
            <w:r>
              <w:t xml:space="preserve">Odontólogo </w:t>
            </w:r>
          </w:p>
        </w:tc>
      </w:tr>
      <w:tr w:rsidR="00BC49A6" w14:paraId="5AA9C04B" w14:textId="77777777" w:rsidTr="00BC49A6">
        <w:trPr>
          <w:trHeight w:val="425"/>
        </w:trPr>
        <w:tc>
          <w:tcPr>
            <w:tcW w:w="4815" w:type="dxa"/>
          </w:tcPr>
          <w:p w14:paraId="56027CC9" w14:textId="77777777" w:rsidR="00BC49A6" w:rsidRDefault="00BC49A6" w:rsidP="00BC49A6">
            <w:pPr>
              <w:pStyle w:val="CuerpoTesis"/>
              <w:rPr>
                <w:b/>
              </w:rPr>
            </w:pPr>
            <w:r w:rsidRPr="00B51328">
              <w:rPr>
                <w:b/>
              </w:rPr>
              <w:t>Modificación de Historia Número:</w:t>
            </w:r>
          </w:p>
          <w:p w14:paraId="387A05C2" w14:textId="77777777" w:rsidR="00BC49A6" w:rsidRPr="00765D70" w:rsidRDefault="00BC49A6" w:rsidP="00BC49A6">
            <w:pPr>
              <w:pStyle w:val="CuerpoTesis"/>
            </w:pPr>
            <w:r w:rsidRPr="00765D70">
              <w:t>1</w:t>
            </w:r>
          </w:p>
        </w:tc>
        <w:tc>
          <w:tcPr>
            <w:tcW w:w="5295" w:type="dxa"/>
          </w:tcPr>
          <w:p w14:paraId="3C3BBC0B" w14:textId="77777777" w:rsidR="00BC49A6" w:rsidRPr="00B51328" w:rsidRDefault="00BC49A6" w:rsidP="00BC49A6">
            <w:pPr>
              <w:pStyle w:val="CuerpoTesis"/>
              <w:rPr>
                <w:b/>
              </w:rPr>
            </w:pPr>
            <w:r w:rsidRPr="00B51328">
              <w:rPr>
                <w:b/>
              </w:rPr>
              <w:t>Interacción Asignada:</w:t>
            </w:r>
            <w:r>
              <w:rPr>
                <w:b/>
              </w:rPr>
              <w:t xml:space="preserve"> </w:t>
            </w:r>
            <w:r w:rsidRPr="00765D70">
              <w:t>1</w:t>
            </w:r>
          </w:p>
        </w:tc>
      </w:tr>
      <w:tr w:rsidR="00BC49A6" w14:paraId="6EF54395" w14:textId="77777777" w:rsidTr="00BC49A6">
        <w:trPr>
          <w:trHeight w:val="333"/>
        </w:trPr>
        <w:tc>
          <w:tcPr>
            <w:tcW w:w="4815" w:type="dxa"/>
          </w:tcPr>
          <w:p w14:paraId="3D42F655" w14:textId="77777777" w:rsidR="00BC49A6" w:rsidRDefault="00BC49A6" w:rsidP="00BC49A6">
            <w:pPr>
              <w:pStyle w:val="CuerpoTesis"/>
              <w:rPr>
                <w:b/>
              </w:rPr>
            </w:pPr>
            <w:r w:rsidRPr="00B51328">
              <w:rPr>
                <w:b/>
              </w:rPr>
              <w:t>Prioridad en el negocio:(Alta/Media/Baja):</w:t>
            </w:r>
          </w:p>
          <w:p w14:paraId="4CF0E2BC" w14:textId="77777777" w:rsidR="00BC49A6" w:rsidRPr="00765D70" w:rsidRDefault="00BC49A6" w:rsidP="00BC49A6">
            <w:pPr>
              <w:pStyle w:val="CuerpoTesis"/>
            </w:pPr>
            <w:r>
              <w:t>Alta</w:t>
            </w:r>
          </w:p>
        </w:tc>
        <w:tc>
          <w:tcPr>
            <w:tcW w:w="5295" w:type="dxa"/>
          </w:tcPr>
          <w:p w14:paraId="5037278E" w14:textId="77777777" w:rsidR="00BC49A6" w:rsidRPr="00B51328" w:rsidRDefault="00BC49A6" w:rsidP="00BC49A6">
            <w:pPr>
              <w:pStyle w:val="CuerpoTesis"/>
              <w:rPr>
                <w:b/>
              </w:rPr>
            </w:pPr>
            <w:r w:rsidRPr="00B51328">
              <w:rPr>
                <w:b/>
              </w:rPr>
              <w:t xml:space="preserve">Puntos estimados: </w:t>
            </w:r>
            <w:r>
              <w:rPr>
                <w:b/>
              </w:rPr>
              <w:t xml:space="preserve"> </w:t>
            </w:r>
            <w:r w:rsidRPr="00765D70">
              <w:t>2</w:t>
            </w:r>
          </w:p>
        </w:tc>
      </w:tr>
      <w:tr w:rsidR="00BC49A6" w14:paraId="56544925" w14:textId="77777777" w:rsidTr="00BC49A6">
        <w:trPr>
          <w:trHeight w:val="202"/>
        </w:trPr>
        <w:tc>
          <w:tcPr>
            <w:tcW w:w="4815" w:type="dxa"/>
          </w:tcPr>
          <w:p w14:paraId="522E9287" w14:textId="77777777" w:rsidR="00BC49A6" w:rsidRDefault="00BC49A6" w:rsidP="00BC49A6">
            <w:pPr>
              <w:pStyle w:val="CuerpoTesis"/>
              <w:rPr>
                <w:b/>
              </w:rPr>
            </w:pPr>
            <w:r w:rsidRPr="00B51328">
              <w:rPr>
                <w:b/>
              </w:rPr>
              <w:t>Riesgo en el desarrollo: (Alta/Media/Baja)</w:t>
            </w:r>
            <w:r>
              <w:rPr>
                <w:b/>
              </w:rPr>
              <w:t>:</w:t>
            </w:r>
          </w:p>
          <w:p w14:paraId="5FB8385B" w14:textId="77777777" w:rsidR="00BC49A6" w:rsidRPr="00B51328" w:rsidRDefault="00BC49A6" w:rsidP="00BC49A6">
            <w:pPr>
              <w:pStyle w:val="CuerpoTesis"/>
              <w:rPr>
                <w:b/>
              </w:rPr>
            </w:pPr>
            <w:r>
              <w:t>Alta</w:t>
            </w:r>
          </w:p>
        </w:tc>
        <w:tc>
          <w:tcPr>
            <w:tcW w:w="5295" w:type="dxa"/>
          </w:tcPr>
          <w:p w14:paraId="3956E9CE" w14:textId="77777777" w:rsidR="00BC49A6" w:rsidRPr="00B51328" w:rsidRDefault="00BC49A6" w:rsidP="00BC49A6">
            <w:pPr>
              <w:pStyle w:val="CuerpoTesis"/>
              <w:rPr>
                <w:b/>
              </w:rPr>
            </w:pPr>
            <w:r w:rsidRPr="00B51328">
              <w:rPr>
                <w:b/>
              </w:rPr>
              <w:t>Puntos reales:</w:t>
            </w:r>
          </w:p>
        </w:tc>
      </w:tr>
      <w:tr w:rsidR="00BC49A6" w14:paraId="24F07CAB" w14:textId="77777777" w:rsidTr="00BC49A6">
        <w:trPr>
          <w:trHeight w:val="117"/>
        </w:trPr>
        <w:tc>
          <w:tcPr>
            <w:tcW w:w="10110" w:type="dxa"/>
            <w:gridSpan w:val="2"/>
          </w:tcPr>
          <w:p w14:paraId="7A86EAF4" w14:textId="6342BD0C" w:rsidR="00BC49A6" w:rsidRPr="00DB058B" w:rsidRDefault="00BC49A6" w:rsidP="00BC49A6">
            <w:pPr>
              <w:pStyle w:val="CuerpoTesis"/>
            </w:pPr>
            <w:r w:rsidRPr="00B51328">
              <w:rPr>
                <w:b/>
              </w:rPr>
              <w:t>Descripción:</w:t>
            </w:r>
            <w:r>
              <w:rPr>
                <w:b/>
              </w:rPr>
              <w:t xml:space="preserve"> </w:t>
            </w:r>
            <w:r>
              <w:t xml:space="preserve">Los odontólogos en la página web podrán </w:t>
            </w:r>
            <w:r w:rsidR="00F1533A">
              <w:t xml:space="preserve">ver los </w:t>
            </w:r>
            <w:r w:rsidR="004A36A3">
              <w:t xml:space="preserve">procedimientos que se han realizado </w:t>
            </w:r>
            <w:r w:rsidR="006B6E09">
              <w:t xml:space="preserve">anteriormente </w:t>
            </w:r>
            <w:r w:rsidR="00FA6F30">
              <w:t>los pacientes</w:t>
            </w:r>
            <w:proofErr w:type="gramStart"/>
            <w:r w:rsidR="00FA6F30">
              <w:t xml:space="preserve">, </w:t>
            </w:r>
            <w:r>
              <w:t>.</w:t>
            </w:r>
            <w:proofErr w:type="gramEnd"/>
          </w:p>
        </w:tc>
      </w:tr>
      <w:tr w:rsidR="00BC49A6" w14:paraId="38E1C0B4" w14:textId="77777777" w:rsidTr="00BC49A6">
        <w:trPr>
          <w:trHeight w:val="293"/>
        </w:trPr>
        <w:tc>
          <w:tcPr>
            <w:tcW w:w="10110" w:type="dxa"/>
            <w:gridSpan w:val="2"/>
          </w:tcPr>
          <w:p w14:paraId="38EB607F" w14:textId="086B8A21" w:rsidR="00BC49A6" w:rsidRPr="00AE126D" w:rsidRDefault="00BC49A6" w:rsidP="00BC49A6">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page" w:tblpX="1501" w:tblpY="6795"/>
        <w:tblW w:w="10110" w:type="dxa"/>
        <w:tblLook w:val="04A0" w:firstRow="1" w:lastRow="0" w:firstColumn="1" w:lastColumn="0" w:noHBand="0" w:noVBand="1"/>
      </w:tblPr>
      <w:tblGrid>
        <w:gridCol w:w="4815"/>
        <w:gridCol w:w="5295"/>
      </w:tblGrid>
      <w:tr w:rsidR="00061F12" w14:paraId="7227D060" w14:textId="77777777" w:rsidTr="00061F12">
        <w:trPr>
          <w:trHeight w:val="313"/>
        </w:trPr>
        <w:tc>
          <w:tcPr>
            <w:tcW w:w="10110" w:type="dxa"/>
            <w:gridSpan w:val="2"/>
            <w:vAlign w:val="center"/>
          </w:tcPr>
          <w:p w14:paraId="55B7403A" w14:textId="77777777" w:rsidR="00061F12" w:rsidRPr="00583464" w:rsidRDefault="00061F12" w:rsidP="00061F12">
            <w:pPr>
              <w:pStyle w:val="CuerpoTesis"/>
              <w:jc w:val="center"/>
            </w:pPr>
            <w:r>
              <w:t>Historia de Usuario</w:t>
            </w:r>
          </w:p>
        </w:tc>
      </w:tr>
      <w:tr w:rsidR="00061F12" w14:paraId="424AF8E6" w14:textId="77777777" w:rsidTr="00061F12">
        <w:trPr>
          <w:trHeight w:val="371"/>
        </w:trPr>
        <w:tc>
          <w:tcPr>
            <w:tcW w:w="4815" w:type="dxa"/>
          </w:tcPr>
          <w:p w14:paraId="7C71F4DF" w14:textId="7193ED03" w:rsidR="00061F12" w:rsidRPr="001037E2" w:rsidRDefault="00061F12" w:rsidP="00061F12">
            <w:pPr>
              <w:pStyle w:val="CuerpoTesis"/>
            </w:pPr>
            <w:r w:rsidRPr="00B51328">
              <w:rPr>
                <w:b/>
              </w:rPr>
              <w:t xml:space="preserve">Número: </w:t>
            </w:r>
            <w:r>
              <w:rPr>
                <w:b/>
              </w:rPr>
              <w:t xml:space="preserve"> </w:t>
            </w:r>
            <w:r>
              <w:t>009</w:t>
            </w:r>
          </w:p>
        </w:tc>
        <w:tc>
          <w:tcPr>
            <w:tcW w:w="5295" w:type="dxa"/>
          </w:tcPr>
          <w:p w14:paraId="3ACC14E9" w14:textId="50FE7B24" w:rsidR="00061F12" w:rsidRPr="00B51328" w:rsidRDefault="00061F12" w:rsidP="00061F12">
            <w:pPr>
              <w:pStyle w:val="CuerpoTesis"/>
              <w:rPr>
                <w:b/>
              </w:rPr>
            </w:pPr>
            <w:r w:rsidRPr="00B51328">
              <w:rPr>
                <w:b/>
              </w:rPr>
              <w:t>Nombre Historia de Usuario</w:t>
            </w:r>
            <w:r>
              <w:rPr>
                <w:b/>
              </w:rPr>
              <w:t>:</w:t>
            </w:r>
            <w:r>
              <w:rPr>
                <w:lang w:val="es-EC"/>
              </w:rPr>
              <w:t xml:space="preserve">   </w:t>
            </w:r>
            <w:r w:rsidR="008126D1">
              <w:rPr>
                <w:lang w:val="es-EC"/>
              </w:rPr>
              <w:t>Registrar</w:t>
            </w:r>
            <w:r w:rsidR="001924C3">
              <w:rPr>
                <w:lang w:val="es-EC"/>
              </w:rPr>
              <w:t xml:space="preserve">, </w:t>
            </w:r>
            <w:r w:rsidR="007C2B16">
              <w:rPr>
                <w:lang w:val="es-EC"/>
              </w:rPr>
              <w:t>Actualizar</w:t>
            </w:r>
            <w:r w:rsidR="00B23E77">
              <w:rPr>
                <w:lang w:val="es-EC"/>
              </w:rPr>
              <w:t xml:space="preserve"> y</w:t>
            </w:r>
            <w:r w:rsidR="001924C3">
              <w:rPr>
                <w:lang w:val="es-EC"/>
              </w:rPr>
              <w:t xml:space="preserve"> Consultar el T</w:t>
            </w:r>
            <w:r w:rsidR="008126D1">
              <w:rPr>
                <w:lang w:val="es-EC"/>
              </w:rPr>
              <w:t>ratamiento</w:t>
            </w:r>
            <w:r w:rsidR="00085BD3">
              <w:rPr>
                <w:lang w:val="es-EC"/>
              </w:rPr>
              <w:t xml:space="preserve"> de los Pacientes</w:t>
            </w:r>
          </w:p>
        </w:tc>
      </w:tr>
      <w:tr w:rsidR="00061F12" w14:paraId="6F4FB8F9" w14:textId="77777777" w:rsidTr="00061F12">
        <w:trPr>
          <w:trHeight w:val="418"/>
        </w:trPr>
        <w:tc>
          <w:tcPr>
            <w:tcW w:w="10110" w:type="dxa"/>
            <w:gridSpan w:val="2"/>
          </w:tcPr>
          <w:p w14:paraId="513B699E" w14:textId="77777777" w:rsidR="00061F12" w:rsidRPr="0009141E" w:rsidRDefault="00061F12" w:rsidP="00061F12">
            <w:pPr>
              <w:pStyle w:val="CuerpoTesis"/>
            </w:pPr>
            <w:r w:rsidRPr="00B51328">
              <w:rPr>
                <w:b/>
              </w:rPr>
              <w:t xml:space="preserve">Usuario: </w:t>
            </w:r>
            <w:r>
              <w:rPr>
                <w:b/>
              </w:rPr>
              <w:t xml:space="preserve"> </w:t>
            </w:r>
            <w:r>
              <w:t xml:space="preserve">Odontólogo </w:t>
            </w:r>
          </w:p>
        </w:tc>
      </w:tr>
      <w:tr w:rsidR="00061F12" w14:paraId="539B7C60" w14:textId="77777777" w:rsidTr="00061F12">
        <w:trPr>
          <w:trHeight w:val="425"/>
        </w:trPr>
        <w:tc>
          <w:tcPr>
            <w:tcW w:w="4815" w:type="dxa"/>
          </w:tcPr>
          <w:p w14:paraId="60781BD8" w14:textId="77777777" w:rsidR="00061F12" w:rsidRDefault="00061F12" w:rsidP="00061F12">
            <w:pPr>
              <w:pStyle w:val="CuerpoTesis"/>
              <w:rPr>
                <w:b/>
              </w:rPr>
            </w:pPr>
            <w:r w:rsidRPr="00B51328">
              <w:rPr>
                <w:b/>
              </w:rPr>
              <w:t>Modificación de Historia Número:</w:t>
            </w:r>
          </w:p>
          <w:p w14:paraId="7AD1232E" w14:textId="77777777" w:rsidR="00061F12" w:rsidRPr="00765D70" w:rsidRDefault="00061F12" w:rsidP="00061F12">
            <w:pPr>
              <w:pStyle w:val="CuerpoTesis"/>
            </w:pPr>
            <w:r w:rsidRPr="00765D70">
              <w:t>1</w:t>
            </w:r>
          </w:p>
        </w:tc>
        <w:tc>
          <w:tcPr>
            <w:tcW w:w="5295" w:type="dxa"/>
          </w:tcPr>
          <w:p w14:paraId="443F8343" w14:textId="77777777" w:rsidR="00061F12" w:rsidRPr="00B51328" w:rsidRDefault="00061F12" w:rsidP="00061F12">
            <w:pPr>
              <w:pStyle w:val="CuerpoTesis"/>
              <w:rPr>
                <w:b/>
              </w:rPr>
            </w:pPr>
            <w:r w:rsidRPr="00B51328">
              <w:rPr>
                <w:b/>
              </w:rPr>
              <w:t>Interacción Asignada:</w:t>
            </w:r>
            <w:r>
              <w:rPr>
                <w:b/>
              </w:rPr>
              <w:t xml:space="preserve"> </w:t>
            </w:r>
            <w:r w:rsidRPr="00765D70">
              <w:t>1</w:t>
            </w:r>
          </w:p>
        </w:tc>
      </w:tr>
      <w:tr w:rsidR="00061F12" w14:paraId="27A0D729" w14:textId="77777777" w:rsidTr="00061F12">
        <w:trPr>
          <w:trHeight w:val="333"/>
        </w:trPr>
        <w:tc>
          <w:tcPr>
            <w:tcW w:w="4815" w:type="dxa"/>
          </w:tcPr>
          <w:p w14:paraId="0EFF6351" w14:textId="77777777" w:rsidR="00061F12" w:rsidRDefault="00061F12" w:rsidP="00061F12">
            <w:pPr>
              <w:pStyle w:val="CuerpoTesis"/>
              <w:rPr>
                <w:b/>
              </w:rPr>
            </w:pPr>
            <w:r w:rsidRPr="00B51328">
              <w:rPr>
                <w:b/>
              </w:rPr>
              <w:t>Prioridad en el negocio:(Alta/Media/Baja):</w:t>
            </w:r>
          </w:p>
          <w:p w14:paraId="7691D83D" w14:textId="77777777" w:rsidR="00061F12" w:rsidRPr="00765D70" w:rsidRDefault="00061F12" w:rsidP="00061F12">
            <w:pPr>
              <w:pStyle w:val="CuerpoTesis"/>
            </w:pPr>
            <w:r>
              <w:t>Alta</w:t>
            </w:r>
          </w:p>
        </w:tc>
        <w:tc>
          <w:tcPr>
            <w:tcW w:w="5295" w:type="dxa"/>
          </w:tcPr>
          <w:p w14:paraId="542196BE" w14:textId="77777777" w:rsidR="00061F12" w:rsidRPr="00B51328" w:rsidRDefault="00061F12" w:rsidP="00061F12">
            <w:pPr>
              <w:pStyle w:val="CuerpoTesis"/>
              <w:rPr>
                <w:b/>
              </w:rPr>
            </w:pPr>
            <w:r w:rsidRPr="00B51328">
              <w:rPr>
                <w:b/>
              </w:rPr>
              <w:t xml:space="preserve">Puntos estimados: </w:t>
            </w:r>
            <w:r>
              <w:rPr>
                <w:b/>
              </w:rPr>
              <w:t xml:space="preserve"> </w:t>
            </w:r>
            <w:r w:rsidRPr="00765D70">
              <w:t>2</w:t>
            </w:r>
          </w:p>
        </w:tc>
      </w:tr>
      <w:tr w:rsidR="00061F12" w14:paraId="1D8E6920" w14:textId="77777777" w:rsidTr="00061F12">
        <w:trPr>
          <w:trHeight w:val="202"/>
        </w:trPr>
        <w:tc>
          <w:tcPr>
            <w:tcW w:w="4815" w:type="dxa"/>
          </w:tcPr>
          <w:p w14:paraId="606AF518" w14:textId="77777777" w:rsidR="00061F12" w:rsidRDefault="00061F12" w:rsidP="00061F12">
            <w:pPr>
              <w:pStyle w:val="CuerpoTesis"/>
              <w:rPr>
                <w:b/>
              </w:rPr>
            </w:pPr>
            <w:r w:rsidRPr="00B51328">
              <w:rPr>
                <w:b/>
              </w:rPr>
              <w:t>Riesgo en el desarrollo: (Alta/Media/Baja)</w:t>
            </w:r>
            <w:r>
              <w:rPr>
                <w:b/>
              </w:rPr>
              <w:t>:</w:t>
            </w:r>
          </w:p>
          <w:p w14:paraId="02497237" w14:textId="77777777" w:rsidR="00061F12" w:rsidRPr="00B51328" w:rsidRDefault="00061F12" w:rsidP="00061F12">
            <w:pPr>
              <w:pStyle w:val="CuerpoTesis"/>
              <w:rPr>
                <w:b/>
              </w:rPr>
            </w:pPr>
            <w:r>
              <w:t>Alta</w:t>
            </w:r>
          </w:p>
        </w:tc>
        <w:tc>
          <w:tcPr>
            <w:tcW w:w="5295" w:type="dxa"/>
          </w:tcPr>
          <w:p w14:paraId="56AF48F3" w14:textId="77777777" w:rsidR="00061F12" w:rsidRPr="00B51328" w:rsidRDefault="00061F12" w:rsidP="00061F12">
            <w:pPr>
              <w:pStyle w:val="CuerpoTesis"/>
              <w:rPr>
                <w:b/>
              </w:rPr>
            </w:pPr>
            <w:r w:rsidRPr="00B51328">
              <w:rPr>
                <w:b/>
              </w:rPr>
              <w:t>Puntos reales:</w:t>
            </w:r>
          </w:p>
        </w:tc>
      </w:tr>
      <w:tr w:rsidR="00061F12" w14:paraId="394D831A" w14:textId="77777777" w:rsidTr="00061F12">
        <w:trPr>
          <w:trHeight w:val="117"/>
        </w:trPr>
        <w:tc>
          <w:tcPr>
            <w:tcW w:w="10110" w:type="dxa"/>
            <w:gridSpan w:val="2"/>
          </w:tcPr>
          <w:p w14:paraId="7B63A8BE" w14:textId="579467E1" w:rsidR="00061F12" w:rsidRPr="00DB058B" w:rsidRDefault="00061F12" w:rsidP="00061F12">
            <w:pPr>
              <w:pStyle w:val="CuerpoTesis"/>
            </w:pPr>
            <w:r w:rsidRPr="00B51328">
              <w:rPr>
                <w:b/>
              </w:rPr>
              <w:t>Descripción:</w:t>
            </w:r>
            <w:r>
              <w:rPr>
                <w:b/>
              </w:rPr>
              <w:t xml:space="preserve"> </w:t>
            </w:r>
            <w:r>
              <w:t xml:space="preserve">Los odontólogos en la página web podrán </w:t>
            </w:r>
            <w:r w:rsidR="00FE3CAD">
              <w:t xml:space="preserve">ingresar a una seccion </w:t>
            </w:r>
            <w:proofErr w:type="gramStart"/>
            <w:r w:rsidR="00FE3CAD">
              <w:t>de  tratamientos</w:t>
            </w:r>
            <w:proofErr w:type="gramEnd"/>
            <w:r w:rsidR="00EB4A22">
              <w:t xml:space="preserve"> a </w:t>
            </w:r>
            <w:r>
              <w:t>los pacientes,</w:t>
            </w:r>
            <w:r w:rsidR="008126D1">
              <w:t xml:space="preserve"> l</w:t>
            </w:r>
            <w:r w:rsidR="00FE3CAD">
              <w:t xml:space="preserve">a presente sección </w:t>
            </w:r>
            <w:r w:rsidR="008126D1">
              <w:t>contaran con</w:t>
            </w:r>
            <w:r w:rsidR="00FE3CAD">
              <w:t xml:space="preserve"> el</w:t>
            </w:r>
            <w:r w:rsidR="008126D1">
              <w:t xml:space="preserve"> </w:t>
            </w:r>
            <w:r w:rsidR="00173732">
              <w:t>registr</w:t>
            </w:r>
            <w:r w:rsidR="00FE3CAD">
              <w:t>o de</w:t>
            </w:r>
            <w:r w:rsidR="00173732">
              <w:t xml:space="preserve"> </w:t>
            </w:r>
            <w:r w:rsidR="008126D1">
              <w:t>caries, endodoncia, curaciones, entre otros</w:t>
            </w:r>
            <w:r w:rsidR="00FE3CAD">
              <w:t xml:space="preserve"> procedimientos que serán realizados, </w:t>
            </w:r>
            <w:r w:rsidR="007C2B16">
              <w:t>los tratamientos podrán</w:t>
            </w:r>
            <w:r w:rsidR="00FE3CAD">
              <w:t xml:space="preserve"> ser </w:t>
            </w:r>
            <w:r w:rsidR="007C2B16">
              <w:t>actualizados</w:t>
            </w:r>
            <w:r w:rsidR="00FE3CAD">
              <w:t xml:space="preserve"> </w:t>
            </w:r>
            <w:r w:rsidR="007C2B16">
              <w:t xml:space="preserve">acorde a cada cita medica que se ha tenido con el paciente, los tratamientos </w:t>
            </w:r>
            <w:r w:rsidR="007D23FE">
              <w:t>podrán</w:t>
            </w:r>
            <w:r w:rsidR="007C2B16">
              <w:t xml:space="preserve"> ser </w:t>
            </w:r>
            <w:r w:rsidR="00A75A78">
              <w:t>consultados en cualquier momento, para poder identificar la cantidad de tratamientos que se han llevado a cabo por paciente.</w:t>
            </w:r>
            <w:r w:rsidR="007C2B16">
              <w:t xml:space="preserve"> </w:t>
            </w:r>
          </w:p>
        </w:tc>
      </w:tr>
      <w:tr w:rsidR="00061F12" w14:paraId="5D3D2CAE" w14:textId="77777777" w:rsidTr="00061F12">
        <w:trPr>
          <w:trHeight w:val="293"/>
        </w:trPr>
        <w:tc>
          <w:tcPr>
            <w:tcW w:w="10110" w:type="dxa"/>
            <w:gridSpan w:val="2"/>
          </w:tcPr>
          <w:p w14:paraId="6DAB3C82" w14:textId="62C7C939" w:rsidR="00061F12" w:rsidRPr="00AE126D" w:rsidRDefault="00061F12" w:rsidP="00061F12">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762CF42D" w14:textId="77777777" w:rsidR="00061F12" w:rsidRDefault="00061F12">
      <w:pPr>
        <w:rPr>
          <w:b/>
          <w:lang w:val="es-EC"/>
        </w:rPr>
      </w:pPr>
    </w:p>
    <w:p w14:paraId="46082F6F" w14:textId="77777777" w:rsidR="001924C3" w:rsidRDefault="001924C3">
      <w:pPr>
        <w:rPr>
          <w:b/>
          <w:lang w:val="es-EC"/>
        </w:rPr>
      </w:pPr>
      <w:r>
        <w:rPr>
          <w:b/>
          <w:lang w:val="es-EC"/>
        </w:rPr>
        <w:br w:type="page"/>
      </w:r>
    </w:p>
    <w:tbl>
      <w:tblPr>
        <w:tblStyle w:val="TableGrid"/>
        <w:tblpPr w:leftFromText="141" w:rightFromText="141" w:vertAnchor="page" w:horzAnchor="margin" w:tblpXSpec="center" w:tblpY="1442"/>
        <w:tblW w:w="10110" w:type="dxa"/>
        <w:tblLook w:val="04A0" w:firstRow="1" w:lastRow="0" w:firstColumn="1" w:lastColumn="0" w:noHBand="0" w:noVBand="1"/>
      </w:tblPr>
      <w:tblGrid>
        <w:gridCol w:w="4815"/>
        <w:gridCol w:w="5295"/>
      </w:tblGrid>
      <w:tr w:rsidR="001924C3" w14:paraId="0B9BD443" w14:textId="77777777" w:rsidTr="001924C3">
        <w:trPr>
          <w:trHeight w:val="313"/>
        </w:trPr>
        <w:tc>
          <w:tcPr>
            <w:tcW w:w="10110" w:type="dxa"/>
            <w:gridSpan w:val="2"/>
            <w:vAlign w:val="center"/>
          </w:tcPr>
          <w:p w14:paraId="56796EC8" w14:textId="77777777" w:rsidR="001924C3" w:rsidRPr="00583464" w:rsidRDefault="001924C3" w:rsidP="001924C3">
            <w:pPr>
              <w:pStyle w:val="CuerpoTesis"/>
              <w:jc w:val="center"/>
            </w:pPr>
            <w:r>
              <w:lastRenderedPageBreak/>
              <w:t>Historia de Usuario</w:t>
            </w:r>
          </w:p>
        </w:tc>
      </w:tr>
      <w:tr w:rsidR="001924C3" w14:paraId="7F558E10" w14:textId="77777777" w:rsidTr="001924C3">
        <w:trPr>
          <w:trHeight w:val="371"/>
        </w:trPr>
        <w:tc>
          <w:tcPr>
            <w:tcW w:w="4815" w:type="dxa"/>
          </w:tcPr>
          <w:p w14:paraId="742ACD80" w14:textId="35DE12DF" w:rsidR="001924C3" w:rsidRPr="001037E2" w:rsidRDefault="001924C3" w:rsidP="001924C3">
            <w:pPr>
              <w:pStyle w:val="CuerpoTesis"/>
            </w:pPr>
            <w:r w:rsidRPr="00B51328">
              <w:rPr>
                <w:b/>
              </w:rPr>
              <w:t xml:space="preserve">Número: </w:t>
            </w:r>
            <w:r>
              <w:rPr>
                <w:b/>
              </w:rPr>
              <w:t xml:space="preserve"> </w:t>
            </w:r>
            <w:r>
              <w:t>010</w:t>
            </w:r>
          </w:p>
        </w:tc>
        <w:tc>
          <w:tcPr>
            <w:tcW w:w="5295" w:type="dxa"/>
          </w:tcPr>
          <w:p w14:paraId="291AAC6D" w14:textId="10606F45" w:rsidR="001924C3" w:rsidRPr="00B51328" w:rsidRDefault="001924C3" w:rsidP="001924C3">
            <w:pPr>
              <w:pStyle w:val="CuerpoTesis"/>
              <w:rPr>
                <w:b/>
              </w:rPr>
            </w:pPr>
            <w:r w:rsidRPr="00B51328">
              <w:rPr>
                <w:b/>
              </w:rPr>
              <w:t>Nombre Historia de Usuario</w:t>
            </w:r>
            <w:r>
              <w:rPr>
                <w:b/>
              </w:rPr>
              <w:t>:</w:t>
            </w:r>
            <w:r>
              <w:rPr>
                <w:lang w:val="es-EC"/>
              </w:rPr>
              <w:t xml:space="preserve">   </w:t>
            </w:r>
            <w:r w:rsidR="00BB2173">
              <w:rPr>
                <w:lang w:val="es-EC"/>
              </w:rPr>
              <w:t xml:space="preserve"> Listar Pacientes Atendidos</w:t>
            </w:r>
          </w:p>
        </w:tc>
      </w:tr>
      <w:tr w:rsidR="001924C3" w14:paraId="4C67B2D2" w14:textId="77777777" w:rsidTr="001924C3">
        <w:trPr>
          <w:trHeight w:val="418"/>
        </w:trPr>
        <w:tc>
          <w:tcPr>
            <w:tcW w:w="10110" w:type="dxa"/>
            <w:gridSpan w:val="2"/>
          </w:tcPr>
          <w:p w14:paraId="1037EC0F" w14:textId="77777777" w:rsidR="001924C3" w:rsidRPr="0009141E" w:rsidRDefault="001924C3" w:rsidP="001924C3">
            <w:pPr>
              <w:pStyle w:val="CuerpoTesis"/>
            </w:pPr>
            <w:r w:rsidRPr="00B51328">
              <w:rPr>
                <w:b/>
              </w:rPr>
              <w:t xml:space="preserve">Usuario: </w:t>
            </w:r>
            <w:r>
              <w:rPr>
                <w:b/>
              </w:rPr>
              <w:t xml:space="preserve"> </w:t>
            </w:r>
            <w:r>
              <w:t xml:space="preserve">Odontólogo </w:t>
            </w:r>
          </w:p>
        </w:tc>
      </w:tr>
      <w:tr w:rsidR="001924C3" w14:paraId="1D273860" w14:textId="77777777" w:rsidTr="001924C3">
        <w:trPr>
          <w:trHeight w:val="425"/>
        </w:trPr>
        <w:tc>
          <w:tcPr>
            <w:tcW w:w="4815" w:type="dxa"/>
          </w:tcPr>
          <w:p w14:paraId="4144050B" w14:textId="77777777" w:rsidR="001924C3" w:rsidRDefault="001924C3" w:rsidP="001924C3">
            <w:pPr>
              <w:pStyle w:val="CuerpoTesis"/>
              <w:rPr>
                <w:b/>
              </w:rPr>
            </w:pPr>
            <w:r w:rsidRPr="00B51328">
              <w:rPr>
                <w:b/>
              </w:rPr>
              <w:t>Modificación de Historia Número:</w:t>
            </w:r>
          </w:p>
          <w:p w14:paraId="69826045" w14:textId="77777777" w:rsidR="001924C3" w:rsidRPr="00765D70" w:rsidRDefault="001924C3" w:rsidP="001924C3">
            <w:pPr>
              <w:pStyle w:val="CuerpoTesis"/>
            </w:pPr>
            <w:r w:rsidRPr="00765D70">
              <w:t>1</w:t>
            </w:r>
          </w:p>
        </w:tc>
        <w:tc>
          <w:tcPr>
            <w:tcW w:w="5295" w:type="dxa"/>
          </w:tcPr>
          <w:p w14:paraId="49B418C6" w14:textId="77777777" w:rsidR="001924C3" w:rsidRPr="00B51328" w:rsidRDefault="001924C3" w:rsidP="001924C3">
            <w:pPr>
              <w:pStyle w:val="CuerpoTesis"/>
              <w:rPr>
                <w:b/>
              </w:rPr>
            </w:pPr>
            <w:r w:rsidRPr="00B51328">
              <w:rPr>
                <w:b/>
              </w:rPr>
              <w:t>Interacción Asignada:</w:t>
            </w:r>
            <w:r>
              <w:rPr>
                <w:b/>
              </w:rPr>
              <w:t xml:space="preserve"> </w:t>
            </w:r>
            <w:r w:rsidRPr="00765D70">
              <w:t>1</w:t>
            </w:r>
          </w:p>
        </w:tc>
      </w:tr>
      <w:tr w:rsidR="001924C3" w14:paraId="6D1B6CF6" w14:textId="77777777" w:rsidTr="001924C3">
        <w:trPr>
          <w:trHeight w:val="333"/>
        </w:trPr>
        <w:tc>
          <w:tcPr>
            <w:tcW w:w="4815" w:type="dxa"/>
          </w:tcPr>
          <w:p w14:paraId="04AA898E" w14:textId="77777777" w:rsidR="001924C3" w:rsidRDefault="001924C3" w:rsidP="001924C3">
            <w:pPr>
              <w:pStyle w:val="CuerpoTesis"/>
              <w:rPr>
                <w:b/>
              </w:rPr>
            </w:pPr>
            <w:r w:rsidRPr="00B51328">
              <w:rPr>
                <w:b/>
              </w:rPr>
              <w:t>Prioridad en el negocio:(Alta/Media/Baja):</w:t>
            </w:r>
          </w:p>
          <w:p w14:paraId="1D6BB56D" w14:textId="0B56CF9B" w:rsidR="001924C3" w:rsidRPr="00765D70" w:rsidRDefault="00BB2173" w:rsidP="001924C3">
            <w:pPr>
              <w:pStyle w:val="CuerpoTesis"/>
            </w:pPr>
            <w:r>
              <w:t>Media</w:t>
            </w:r>
          </w:p>
        </w:tc>
        <w:tc>
          <w:tcPr>
            <w:tcW w:w="5295" w:type="dxa"/>
          </w:tcPr>
          <w:p w14:paraId="481BC9D9" w14:textId="77777777" w:rsidR="001924C3" w:rsidRPr="00B51328" w:rsidRDefault="001924C3" w:rsidP="001924C3">
            <w:pPr>
              <w:pStyle w:val="CuerpoTesis"/>
              <w:rPr>
                <w:b/>
              </w:rPr>
            </w:pPr>
            <w:r w:rsidRPr="00B51328">
              <w:rPr>
                <w:b/>
              </w:rPr>
              <w:t xml:space="preserve">Puntos estimados: </w:t>
            </w:r>
            <w:r>
              <w:rPr>
                <w:b/>
              </w:rPr>
              <w:t xml:space="preserve"> </w:t>
            </w:r>
            <w:r w:rsidRPr="00765D70">
              <w:t>2</w:t>
            </w:r>
          </w:p>
        </w:tc>
      </w:tr>
      <w:tr w:rsidR="001924C3" w14:paraId="36C007A8" w14:textId="77777777" w:rsidTr="001924C3">
        <w:trPr>
          <w:trHeight w:val="202"/>
        </w:trPr>
        <w:tc>
          <w:tcPr>
            <w:tcW w:w="4815" w:type="dxa"/>
          </w:tcPr>
          <w:p w14:paraId="502FFF1F" w14:textId="77777777" w:rsidR="001924C3" w:rsidRDefault="001924C3" w:rsidP="001924C3">
            <w:pPr>
              <w:pStyle w:val="CuerpoTesis"/>
              <w:rPr>
                <w:b/>
              </w:rPr>
            </w:pPr>
            <w:r w:rsidRPr="00B51328">
              <w:rPr>
                <w:b/>
              </w:rPr>
              <w:t>Riesgo en el desarrollo: (Alta/Media/Baja)</w:t>
            </w:r>
            <w:r>
              <w:rPr>
                <w:b/>
              </w:rPr>
              <w:t>:</w:t>
            </w:r>
          </w:p>
          <w:p w14:paraId="5C5B1583" w14:textId="47ECCCD3" w:rsidR="001924C3" w:rsidRPr="00B51328" w:rsidRDefault="00BB2173" w:rsidP="001924C3">
            <w:pPr>
              <w:pStyle w:val="CuerpoTesis"/>
              <w:rPr>
                <w:b/>
              </w:rPr>
            </w:pPr>
            <w:r>
              <w:t>Baja</w:t>
            </w:r>
          </w:p>
        </w:tc>
        <w:tc>
          <w:tcPr>
            <w:tcW w:w="5295" w:type="dxa"/>
          </w:tcPr>
          <w:p w14:paraId="2D5526D8" w14:textId="77777777" w:rsidR="001924C3" w:rsidRPr="00B51328" w:rsidRDefault="001924C3" w:rsidP="001924C3">
            <w:pPr>
              <w:pStyle w:val="CuerpoTesis"/>
              <w:rPr>
                <w:b/>
              </w:rPr>
            </w:pPr>
            <w:r w:rsidRPr="00B51328">
              <w:rPr>
                <w:b/>
              </w:rPr>
              <w:t>Puntos reales:</w:t>
            </w:r>
          </w:p>
        </w:tc>
      </w:tr>
      <w:tr w:rsidR="001924C3" w14:paraId="182645F0" w14:textId="77777777" w:rsidTr="001924C3">
        <w:trPr>
          <w:trHeight w:val="117"/>
        </w:trPr>
        <w:tc>
          <w:tcPr>
            <w:tcW w:w="10110" w:type="dxa"/>
            <w:gridSpan w:val="2"/>
          </w:tcPr>
          <w:p w14:paraId="7FF2940A" w14:textId="6AD010EF" w:rsidR="001924C3" w:rsidRPr="00DB058B" w:rsidRDefault="001924C3" w:rsidP="001924C3">
            <w:pPr>
              <w:pStyle w:val="CuerpoTesis"/>
            </w:pPr>
            <w:r w:rsidRPr="00B51328">
              <w:rPr>
                <w:b/>
              </w:rPr>
              <w:t>Descripción:</w:t>
            </w:r>
            <w:r>
              <w:rPr>
                <w:b/>
              </w:rPr>
              <w:t xml:space="preserve"> </w:t>
            </w:r>
            <w:r>
              <w:t xml:space="preserve">Los odontólogos en la página web podrán </w:t>
            </w:r>
            <w:r w:rsidR="006C2FE9">
              <w:t>ver los pacientes que se han atendido diariamente</w:t>
            </w:r>
            <w:r w:rsidR="00EC4631">
              <w:t xml:space="preserve"> y el registro historial de los mismos</w:t>
            </w:r>
            <w:r>
              <w:t>.</w:t>
            </w:r>
          </w:p>
        </w:tc>
      </w:tr>
      <w:tr w:rsidR="001924C3" w14:paraId="665542B4" w14:textId="77777777" w:rsidTr="001924C3">
        <w:trPr>
          <w:trHeight w:val="293"/>
        </w:trPr>
        <w:tc>
          <w:tcPr>
            <w:tcW w:w="10110" w:type="dxa"/>
            <w:gridSpan w:val="2"/>
          </w:tcPr>
          <w:p w14:paraId="0F55B6DF" w14:textId="74D8399E" w:rsidR="001924C3" w:rsidRPr="00AE126D" w:rsidRDefault="001924C3" w:rsidP="001924C3">
            <w:pPr>
              <w:pStyle w:val="CuerpoTesis"/>
            </w:pPr>
            <w:r w:rsidRPr="00B51328">
              <w:rPr>
                <w:b/>
              </w:rPr>
              <w:t>Observaciones:</w:t>
            </w:r>
            <w:r>
              <w:rPr>
                <w:b/>
              </w:rPr>
              <w:t xml:space="preserve"> </w:t>
            </w:r>
            <w:r>
              <w:t xml:space="preserve">Para poder </w:t>
            </w:r>
            <w:r w:rsidR="00D40E51">
              <w:t>ingresar</w:t>
            </w:r>
            <w:r>
              <w:t xml:space="preserve"> </w:t>
            </w:r>
            <w:r w:rsidR="004845AF">
              <w:t>esta</w:t>
            </w:r>
            <w:r>
              <w:t xml:space="preserve"> </w:t>
            </w:r>
            <w:r w:rsidR="004845AF">
              <w:t>sección</w:t>
            </w:r>
            <w:r>
              <w:t xml:space="preserve"> el odontólogo previamente debe haber iniciado sesión en el sistema.</w:t>
            </w:r>
            <w:r>
              <w:rPr>
                <w:lang w:val="es-EC"/>
              </w:rPr>
              <w:t xml:space="preserve"> </w:t>
            </w:r>
          </w:p>
        </w:tc>
      </w:tr>
    </w:tbl>
    <w:p w14:paraId="2BD52883" w14:textId="77777777" w:rsidR="00E568ED" w:rsidRDefault="00E568ED">
      <w:pPr>
        <w:rPr>
          <w:b/>
          <w:lang w:val="es-EC"/>
        </w:rPr>
      </w:pPr>
    </w:p>
    <w:p w14:paraId="6608478C" w14:textId="77777777" w:rsidR="00E568ED" w:rsidRDefault="00E568ED">
      <w:pPr>
        <w:rPr>
          <w:b/>
          <w:lang w:val="es-EC"/>
        </w:rPr>
      </w:pPr>
    </w:p>
    <w:tbl>
      <w:tblPr>
        <w:tblStyle w:val="TableGrid"/>
        <w:tblpPr w:leftFromText="141" w:rightFromText="141" w:vertAnchor="page" w:horzAnchor="page" w:tblpX="1562" w:tblpY="7687"/>
        <w:tblW w:w="10110" w:type="dxa"/>
        <w:tblLook w:val="04A0" w:firstRow="1" w:lastRow="0" w:firstColumn="1" w:lastColumn="0" w:noHBand="0" w:noVBand="1"/>
      </w:tblPr>
      <w:tblGrid>
        <w:gridCol w:w="4815"/>
        <w:gridCol w:w="5295"/>
      </w:tblGrid>
      <w:tr w:rsidR="00E568ED" w14:paraId="3388A601" w14:textId="77777777" w:rsidTr="00E568ED">
        <w:trPr>
          <w:trHeight w:val="313"/>
        </w:trPr>
        <w:tc>
          <w:tcPr>
            <w:tcW w:w="10110" w:type="dxa"/>
            <w:gridSpan w:val="2"/>
            <w:vAlign w:val="center"/>
          </w:tcPr>
          <w:p w14:paraId="66ADC5C3" w14:textId="77777777" w:rsidR="00E568ED" w:rsidRPr="00583464" w:rsidRDefault="00E568ED" w:rsidP="00E568ED">
            <w:pPr>
              <w:pStyle w:val="CuerpoTesis"/>
              <w:jc w:val="center"/>
            </w:pPr>
            <w:r>
              <w:t>Historia de Usuario</w:t>
            </w:r>
          </w:p>
        </w:tc>
      </w:tr>
      <w:tr w:rsidR="00E568ED" w14:paraId="0E60144A" w14:textId="77777777" w:rsidTr="00E568ED">
        <w:trPr>
          <w:trHeight w:val="371"/>
        </w:trPr>
        <w:tc>
          <w:tcPr>
            <w:tcW w:w="4815" w:type="dxa"/>
          </w:tcPr>
          <w:p w14:paraId="1C5537E0" w14:textId="2A8C62D8" w:rsidR="00E568ED" w:rsidRPr="001037E2" w:rsidRDefault="00E568ED" w:rsidP="00E568ED">
            <w:pPr>
              <w:pStyle w:val="CuerpoTesis"/>
            </w:pPr>
            <w:r w:rsidRPr="00B51328">
              <w:rPr>
                <w:b/>
              </w:rPr>
              <w:t xml:space="preserve">Número: </w:t>
            </w:r>
            <w:r>
              <w:rPr>
                <w:b/>
              </w:rPr>
              <w:t xml:space="preserve"> </w:t>
            </w:r>
            <w:r>
              <w:t>011</w:t>
            </w:r>
          </w:p>
        </w:tc>
        <w:tc>
          <w:tcPr>
            <w:tcW w:w="5295" w:type="dxa"/>
          </w:tcPr>
          <w:p w14:paraId="0C4D591B" w14:textId="1BB3DBF1" w:rsidR="00E568ED" w:rsidRPr="00B51328" w:rsidRDefault="00E568ED" w:rsidP="00E568ED">
            <w:pPr>
              <w:pStyle w:val="CuerpoTesis"/>
              <w:rPr>
                <w:b/>
              </w:rPr>
            </w:pPr>
            <w:r w:rsidRPr="00B51328">
              <w:rPr>
                <w:b/>
              </w:rPr>
              <w:t>Nombre Historia de Usuario</w:t>
            </w:r>
            <w:r>
              <w:rPr>
                <w:b/>
              </w:rPr>
              <w:t>:</w:t>
            </w:r>
            <w:r>
              <w:rPr>
                <w:lang w:val="es-EC"/>
              </w:rPr>
              <w:t xml:space="preserve">     Listar Citas Médicas de los Pacientes</w:t>
            </w:r>
          </w:p>
        </w:tc>
      </w:tr>
      <w:tr w:rsidR="00E568ED" w14:paraId="1DB55F31" w14:textId="77777777" w:rsidTr="00E568ED">
        <w:trPr>
          <w:trHeight w:val="418"/>
        </w:trPr>
        <w:tc>
          <w:tcPr>
            <w:tcW w:w="10110" w:type="dxa"/>
            <w:gridSpan w:val="2"/>
          </w:tcPr>
          <w:p w14:paraId="16F70632" w14:textId="77777777" w:rsidR="00E568ED" w:rsidRPr="0009141E" w:rsidRDefault="00E568ED" w:rsidP="00E568ED">
            <w:pPr>
              <w:pStyle w:val="CuerpoTesis"/>
            </w:pPr>
            <w:r w:rsidRPr="00B51328">
              <w:rPr>
                <w:b/>
              </w:rPr>
              <w:t xml:space="preserve">Usuario: </w:t>
            </w:r>
            <w:r>
              <w:rPr>
                <w:b/>
              </w:rPr>
              <w:t xml:space="preserve"> </w:t>
            </w:r>
            <w:r>
              <w:t xml:space="preserve">Odontólogo </w:t>
            </w:r>
          </w:p>
        </w:tc>
      </w:tr>
      <w:tr w:rsidR="00E568ED" w14:paraId="599D5360" w14:textId="77777777" w:rsidTr="00E568ED">
        <w:trPr>
          <w:trHeight w:val="425"/>
        </w:trPr>
        <w:tc>
          <w:tcPr>
            <w:tcW w:w="4815" w:type="dxa"/>
          </w:tcPr>
          <w:p w14:paraId="5211A906" w14:textId="77777777" w:rsidR="00E568ED" w:rsidRDefault="00E568ED" w:rsidP="00E568ED">
            <w:pPr>
              <w:pStyle w:val="CuerpoTesis"/>
              <w:rPr>
                <w:b/>
              </w:rPr>
            </w:pPr>
            <w:r w:rsidRPr="00B51328">
              <w:rPr>
                <w:b/>
              </w:rPr>
              <w:t>Modificación de Historia Número:</w:t>
            </w:r>
          </w:p>
          <w:p w14:paraId="0A8E3D4D" w14:textId="77777777" w:rsidR="00E568ED" w:rsidRPr="00765D70" w:rsidRDefault="00E568ED" w:rsidP="00E568ED">
            <w:pPr>
              <w:pStyle w:val="CuerpoTesis"/>
            </w:pPr>
            <w:r w:rsidRPr="00765D70">
              <w:t>1</w:t>
            </w:r>
          </w:p>
        </w:tc>
        <w:tc>
          <w:tcPr>
            <w:tcW w:w="5295" w:type="dxa"/>
          </w:tcPr>
          <w:p w14:paraId="0DD25897" w14:textId="77777777" w:rsidR="00E568ED" w:rsidRPr="00B51328" w:rsidRDefault="00E568ED" w:rsidP="00E568ED">
            <w:pPr>
              <w:pStyle w:val="CuerpoTesis"/>
              <w:rPr>
                <w:b/>
              </w:rPr>
            </w:pPr>
            <w:r w:rsidRPr="00B51328">
              <w:rPr>
                <w:b/>
              </w:rPr>
              <w:t>Interacción Asignada:</w:t>
            </w:r>
            <w:r>
              <w:rPr>
                <w:b/>
              </w:rPr>
              <w:t xml:space="preserve"> </w:t>
            </w:r>
            <w:r w:rsidRPr="00765D70">
              <w:t>1</w:t>
            </w:r>
          </w:p>
        </w:tc>
      </w:tr>
      <w:tr w:rsidR="00E568ED" w14:paraId="2FA4E7EE" w14:textId="77777777" w:rsidTr="00E568ED">
        <w:trPr>
          <w:trHeight w:val="333"/>
        </w:trPr>
        <w:tc>
          <w:tcPr>
            <w:tcW w:w="4815" w:type="dxa"/>
          </w:tcPr>
          <w:p w14:paraId="03945E66" w14:textId="77777777" w:rsidR="00E568ED" w:rsidRDefault="00E568ED" w:rsidP="00E568ED">
            <w:pPr>
              <w:pStyle w:val="CuerpoTesis"/>
              <w:rPr>
                <w:b/>
              </w:rPr>
            </w:pPr>
            <w:r w:rsidRPr="00B51328">
              <w:rPr>
                <w:b/>
              </w:rPr>
              <w:t>Prioridad en el negocio:(Alta/Media/Baja):</w:t>
            </w:r>
          </w:p>
          <w:p w14:paraId="6DF61E55" w14:textId="77777777" w:rsidR="00E568ED" w:rsidRPr="00765D70" w:rsidRDefault="00E568ED" w:rsidP="00E568ED">
            <w:pPr>
              <w:pStyle w:val="CuerpoTesis"/>
            </w:pPr>
            <w:r>
              <w:t>Media</w:t>
            </w:r>
          </w:p>
        </w:tc>
        <w:tc>
          <w:tcPr>
            <w:tcW w:w="5295" w:type="dxa"/>
          </w:tcPr>
          <w:p w14:paraId="15F69453" w14:textId="77777777" w:rsidR="00E568ED" w:rsidRPr="00B51328" w:rsidRDefault="00E568ED" w:rsidP="00E568ED">
            <w:pPr>
              <w:pStyle w:val="CuerpoTesis"/>
              <w:rPr>
                <w:b/>
              </w:rPr>
            </w:pPr>
            <w:r w:rsidRPr="00B51328">
              <w:rPr>
                <w:b/>
              </w:rPr>
              <w:t xml:space="preserve">Puntos estimados: </w:t>
            </w:r>
            <w:r>
              <w:rPr>
                <w:b/>
              </w:rPr>
              <w:t xml:space="preserve"> </w:t>
            </w:r>
            <w:r w:rsidRPr="00765D70">
              <w:t>2</w:t>
            </w:r>
          </w:p>
        </w:tc>
      </w:tr>
      <w:tr w:rsidR="00E568ED" w14:paraId="564A8D9D" w14:textId="77777777" w:rsidTr="00E568ED">
        <w:trPr>
          <w:trHeight w:val="202"/>
        </w:trPr>
        <w:tc>
          <w:tcPr>
            <w:tcW w:w="4815" w:type="dxa"/>
          </w:tcPr>
          <w:p w14:paraId="64625CA4" w14:textId="77777777" w:rsidR="00E568ED" w:rsidRDefault="00E568ED" w:rsidP="00E568ED">
            <w:pPr>
              <w:pStyle w:val="CuerpoTesis"/>
              <w:rPr>
                <w:b/>
              </w:rPr>
            </w:pPr>
            <w:r w:rsidRPr="00B51328">
              <w:rPr>
                <w:b/>
              </w:rPr>
              <w:t>Riesgo en el desarrollo: (Alta/Media/Baja)</w:t>
            </w:r>
            <w:r>
              <w:rPr>
                <w:b/>
              </w:rPr>
              <w:t>:</w:t>
            </w:r>
          </w:p>
          <w:p w14:paraId="2C88EED9" w14:textId="091F0A78" w:rsidR="00E568ED" w:rsidRPr="00B51328" w:rsidRDefault="00A173DD" w:rsidP="00E568ED">
            <w:pPr>
              <w:pStyle w:val="CuerpoTesis"/>
              <w:rPr>
                <w:b/>
              </w:rPr>
            </w:pPr>
            <w:r>
              <w:t>Baja</w:t>
            </w:r>
          </w:p>
        </w:tc>
        <w:tc>
          <w:tcPr>
            <w:tcW w:w="5295" w:type="dxa"/>
          </w:tcPr>
          <w:p w14:paraId="1C3FCA8F" w14:textId="77777777" w:rsidR="00E568ED" w:rsidRPr="00B51328" w:rsidRDefault="00E568ED" w:rsidP="00E568ED">
            <w:pPr>
              <w:pStyle w:val="CuerpoTesis"/>
              <w:rPr>
                <w:b/>
              </w:rPr>
            </w:pPr>
            <w:r w:rsidRPr="00B51328">
              <w:rPr>
                <w:b/>
              </w:rPr>
              <w:t>Puntos reales:</w:t>
            </w:r>
          </w:p>
        </w:tc>
      </w:tr>
      <w:tr w:rsidR="00E568ED" w14:paraId="5E187796" w14:textId="77777777" w:rsidTr="00E568ED">
        <w:trPr>
          <w:trHeight w:val="117"/>
        </w:trPr>
        <w:tc>
          <w:tcPr>
            <w:tcW w:w="10110" w:type="dxa"/>
            <w:gridSpan w:val="2"/>
          </w:tcPr>
          <w:p w14:paraId="0527ACAF" w14:textId="2E27789A" w:rsidR="00E568ED" w:rsidRPr="00DB058B" w:rsidRDefault="00E568ED" w:rsidP="00643059">
            <w:pPr>
              <w:pStyle w:val="CuerpoTesis"/>
            </w:pPr>
            <w:r w:rsidRPr="00B51328">
              <w:rPr>
                <w:b/>
              </w:rPr>
              <w:t>Descripción:</w:t>
            </w:r>
            <w:r>
              <w:rPr>
                <w:b/>
              </w:rPr>
              <w:t xml:space="preserve"> </w:t>
            </w:r>
            <w:r>
              <w:t>Los odontólogos en la página web po</w:t>
            </w:r>
            <w:r w:rsidR="00643059">
              <w:t xml:space="preserve">drán ingresar a la sección de “Agenda” donde podrán visualizar la fecha y hora de consulta de pacientes.   </w:t>
            </w:r>
          </w:p>
        </w:tc>
      </w:tr>
      <w:tr w:rsidR="00E568ED" w14:paraId="6F9CDFDE" w14:textId="77777777" w:rsidTr="00E568ED">
        <w:trPr>
          <w:trHeight w:val="293"/>
        </w:trPr>
        <w:tc>
          <w:tcPr>
            <w:tcW w:w="10110" w:type="dxa"/>
            <w:gridSpan w:val="2"/>
          </w:tcPr>
          <w:p w14:paraId="6BB0904E" w14:textId="77777777" w:rsidR="00E568ED" w:rsidRPr="00AE126D" w:rsidRDefault="00E568ED" w:rsidP="00E568ED">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402FE4C" w14:textId="2B7FEF33" w:rsidR="00BC49A6" w:rsidRDefault="00BC49A6">
      <w:pPr>
        <w:rPr>
          <w:rFonts w:ascii="Arial" w:hAnsi="Arial"/>
          <w:b/>
          <w:lang w:val="es-EC"/>
        </w:rPr>
      </w:pPr>
      <w:r>
        <w:rPr>
          <w:b/>
          <w:lang w:val="es-EC"/>
        </w:rPr>
        <w:br w:type="page"/>
      </w:r>
    </w:p>
    <w:p w14:paraId="11230DB9" w14:textId="77777777" w:rsidR="00E64989" w:rsidRDefault="00F35536" w:rsidP="00954546">
      <w:pPr>
        <w:pStyle w:val="E3Tesis"/>
        <w:rPr>
          <w:lang w:val="es-EC"/>
        </w:rPr>
      </w:pPr>
      <w:r>
        <w:rPr>
          <w:lang w:val="es-EC"/>
        </w:rPr>
        <w:lastRenderedPageBreak/>
        <w:t>Estimación de Historia de Usuario</w:t>
      </w:r>
    </w:p>
    <w:p w14:paraId="1B014333" w14:textId="77777777" w:rsidR="00D23D4B" w:rsidRDefault="00FB027D" w:rsidP="00954546">
      <w:pPr>
        <w:pStyle w:val="E3Tesis"/>
        <w:rPr>
          <w:b w:val="0"/>
          <w:lang w:val="es-EC"/>
        </w:rPr>
      </w:pPr>
      <w:r>
        <w:rPr>
          <w:b w:val="0"/>
          <w:lang w:val="es-EC"/>
        </w:rPr>
        <w:t>La siguiente tabla presenta el tiempo estimado por cada una de las</w:t>
      </w:r>
      <w:r w:rsidR="00CB044D">
        <w:rPr>
          <w:b w:val="0"/>
          <w:lang w:val="es-EC"/>
        </w:rPr>
        <w:t xml:space="preserve"> historias de usuario y el </w:t>
      </w:r>
      <w:r w:rsidR="00D23D4B">
        <w:rPr>
          <w:b w:val="0"/>
          <w:lang w:val="es-EC"/>
        </w:rPr>
        <w:t>módulo</w:t>
      </w:r>
      <w:r w:rsidR="00CB044D">
        <w:rPr>
          <w:b w:val="0"/>
          <w:lang w:val="es-EC"/>
        </w:rPr>
        <w:t xml:space="preserve"> al que pertenece</w:t>
      </w:r>
      <w:r w:rsidR="00D23D4B">
        <w:rPr>
          <w:b w:val="0"/>
          <w:lang w:val="es-EC"/>
        </w:rPr>
        <w:t>.</w:t>
      </w:r>
    </w:p>
    <w:tbl>
      <w:tblPr>
        <w:tblStyle w:val="TableGrid"/>
        <w:tblW w:w="9640" w:type="dxa"/>
        <w:tblInd w:w="-431" w:type="dxa"/>
        <w:tblLook w:val="04A0" w:firstRow="1" w:lastRow="0" w:firstColumn="1" w:lastColumn="0" w:noHBand="0" w:noVBand="1"/>
      </w:tblPr>
      <w:tblGrid>
        <w:gridCol w:w="2925"/>
        <w:gridCol w:w="656"/>
        <w:gridCol w:w="3076"/>
        <w:gridCol w:w="1226"/>
        <w:gridCol w:w="807"/>
        <w:gridCol w:w="950"/>
      </w:tblGrid>
      <w:tr w:rsidR="00D44DFB" w14:paraId="1766FA82" w14:textId="77777777" w:rsidTr="00F253BA">
        <w:tc>
          <w:tcPr>
            <w:tcW w:w="2925" w:type="dxa"/>
            <w:vMerge w:val="restart"/>
            <w:vAlign w:val="center"/>
          </w:tcPr>
          <w:p w14:paraId="7E864A7E" w14:textId="68FC1466" w:rsidR="00D44DFB" w:rsidRPr="00B970E8" w:rsidRDefault="00D44DFB" w:rsidP="00B970E8">
            <w:pPr>
              <w:pStyle w:val="CuerpoTesis"/>
              <w:rPr>
                <w:b/>
                <w:lang w:val="es-EC"/>
              </w:rPr>
            </w:pPr>
            <w:r w:rsidRPr="00B970E8">
              <w:rPr>
                <w:b/>
                <w:lang w:val="es-EC"/>
              </w:rPr>
              <w:t>Modulo</w:t>
            </w:r>
          </w:p>
        </w:tc>
        <w:tc>
          <w:tcPr>
            <w:tcW w:w="656" w:type="dxa"/>
            <w:vMerge w:val="restart"/>
            <w:vAlign w:val="center"/>
          </w:tcPr>
          <w:p w14:paraId="00E4C27B" w14:textId="1744FBD4" w:rsidR="00D44DFB" w:rsidRPr="00B970E8" w:rsidRDefault="00D44DFB" w:rsidP="00B970E8">
            <w:pPr>
              <w:pStyle w:val="CuerpoTesis"/>
              <w:rPr>
                <w:b/>
                <w:lang w:val="es-EC"/>
              </w:rPr>
            </w:pPr>
            <w:r w:rsidRPr="00B970E8">
              <w:rPr>
                <w:b/>
                <w:lang w:val="es-EC"/>
              </w:rPr>
              <w:t>Nro.</w:t>
            </w:r>
          </w:p>
        </w:tc>
        <w:tc>
          <w:tcPr>
            <w:tcW w:w="3076" w:type="dxa"/>
            <w:vMerge w:val="restart"/>
            <w:vAlign w:val="center"/>
          </w:tcPr>
          <w:p w14:paraId="6305A227" w14:textId="6996AD57" w:rsidR="00D44DFB" w:rsidRPr="00B970E8" w:rsidRDefault="00D44DFB" w:rsidP="00B970E8">
            <w:pPr>
              <w:pStyle w:val="CuerpoTesis"/>
              <w:rPr>
                <w:b/>
                <w:lang w:val="es-EC"/>
              </w:rPr>
            </w:pPr>
            <w:r w:rsidRPr="00B970E8">
              <w:rPr>
                <w:b/>
                <w:lang w:val="es-EC"/>
              </w:rPr>
              <w:t>Nombre de historia de usuario</w:t>
            </w:r>
          </w:p>
        </w:tc>
        <w:tc>
          <w:tcPr>
            <w:tcW w:w="2983" w:type="dxa"/>
            <w:gridSpan w:val="3"/>
            <w:vAlign w:val="center"/>
          </w:tcPr>
          <w:p w14:paraId="0E70C5F5" w14:textId="7B9D17B6" w:rsidR="00D44DFB" w:rsidRPr="00B970E8" w:rsidRDefault="00D44DFB" w:rsidP="00B970E8">
            <w:pPr>
              <w:pStyle w:val="CuerpoTesis"/>
              <w:rPr>
                <w:b/>
                <w:lang w:val="es-EC"/>
              </w:rPr>
            </w:pPr>
            <w:r w:rsidRPr="00B970E8">
              <w:rPr>
                <w:b/>
                <w:lang w:val="es-EC"/>
              </w:rPr>
              <w:t>Tiempo estimado</w:t>
            </w:r>
          </w:p>
        </w:tc>
      </w:tr>
      <w:tr w:rsidR="00F253BA" w14:paraId="540E05A9" w14:textId="77777777" w:rsidTr="00F253BA">
        <w:tc>
          <w:tcPr>
            <w:tcW w:w="2925" w:type="dxa"/>
            <w:vMerge/>
            <w:vAlign w:val="center"/>
          </w:tcPr>
          <w:p w14:paraId="7702AC34" w14:textId="77777777" w:rsidR="00D44DFB" w:rsidRPr="00B970E8" w:rsidRDefault="00D44DFB" w:rsidP="00B970E8">
            <w:pPr>
              <w:pStyle w:val="CuerpoTesis"/>
              <w:rPr>
                <w:b/>
                <w:lang w:val="es-EC"/>
              </w:rPr>
            </w:pPr>
          </w:p>
        </w:tc>
        <w:tc>
          <w:tcPr>
            <w:tcW w:w="656" w:type="dxa"/>
            <w:vMerge/>
            <w:vAlign w:val="center"/>
          </w:tcPr>
          <w:p w14:paraId="3C953C01" w14:textId="77777777" w:rsidR="00D44DFB" w:rsidRPr="00B970E8" w:rsidRDefault="00D44DFB" w:rsidP="00B970E8">
            <w:pPr>
              <w:pStyle w:val="CuerpoTesis"/>
              <w:rPr>
                <w:b/>
                <w:lang w:val="es-EC"/>
              </w:rPr>
            </w:pPr>
          </w:p>
        </w:tc>
        <w:tc>
          <w:tcPr>
            <w:tcW w:w="3076" w:type="dxa"/>
            <w:vMerge/>
            <w:vAlign w:val="center"/>
          </w:tcPr>
          <w:p w14:paraId="442BC89B" w14:textId="77777777" w:rsidR="00D44DFB" w:rsidRPr="00B970E8" w:rsidRDefault="00D44DFB" w:rsidP="00B970E8">
            <w:pPr>
              <w:pStyle w:val="CuerpoTesis"/>
              <w:rPr>
                <w:b/>
                <w:lang w:val="es-EC"/>
              </w:rPr>
            </w:pPr>
          </w:p>
        </w:tc>
        <w:tc>
          <w:tcPr>
            <w:tcW w:w="1226" w:type="dxa"/>
            <w:vAlign w:val="center"/>
          </w:tcPr>
          <w:p w14:paraId="63926AF3" w14:textId="46FC3DA0" w:rsidR="00D44DFB" w:rsidRPr="00B970E8" w:rsidRDefault="00D44DFB" w:rsidP="00B970E8">
            <w:pPr>
              <w:pStyle w:val="CuerpoTesis"/>
              <w:rPr>
                <w:b/>
                <w:lang w:val="es-EC"/>
              </w:rPr>
            </w:pPr>
            <w:r w:rsidRPr="00B970E8">
              <w:rPr>
                <w:b/>
                <w:lang w:val="es-EC"/>
              </w:rPr>
              <w:t>Semanas</w:t>
            </w:r>
          </w:p>
        </w:tc>
        <w:tc>
          <w:tcPr>
            <w:tcW w:w="807" w:type="dxa"/>
            <w:vAlign w:val="center"/>
          </w:tcPr>
          <w:p w14:paraId="29968F71" w14:textId="39B16E41" w:rsidR="00D44DFB" w:rsidRPr="00B970E8" w:rsidRDefault="00D44DFB" w:rsidP="00B970E8">
            <w:pPr>
              <w:pStyle w:val="CuerpoTesis"/>
              <w:rPr>
                <w:b/>
                <w:lang w:val="es-EC"/>
              </w:rPr>
            </w:pPr>
            <w:r w:rsidRPr="00B970E8">
              <w:rPr>
                <w:b/>
                <w:lang w:val="es-EC"/>
              </w:rPr>
              <w:t>Días</w:t>
            </w:r>
          </w:p>
        </w:tc>
        <w:tc>
          <w:tcPr>
            <w:tcW w:w="950" w:type="dxa"/>
            <w:vAlign w:val="center"/>
          </w:tcPr>
          <w:p w14:paraId="5D2448E9" w14:textId="1E31AC22" w:rsidR="00D44DFB" w:rsidRPr="00B970E8" w:rsidRDefault="00D44DFB" w:rsidP="00B970E8">
            <w:pPr>
              <w:pStyle w:val="CuerpoTesis"/>
              <w:rPr>
                <w:b/>
                <w:lang w:val="es-EC"/>
              </w:rPr>
            </w:pPr>
            <w:r w:rsidRPr="00B970E8">
              <w:rPr>
                <w:b/>
                <w:lang w:val="es-EC"/>
              </w:rPr>
              <w:t>Horas</w:t>
            </w:r>
          </w:p>
        </w:tc>
      </w:tr>
      <w:tr w:rsidR="00F253BA" w14:paraId="0D5775E2" w14:textId="77777777" w:rsidTr="00D033BE">
        <w:tc>
          <w:tcPr>
            <w:tcW w:w="2925" w:type="dxa"/>
            <w:vMerge w:val="restart"/>
            <w:vAlign w:val="center"/>
          </w:tcPr>
          <w:p w14:paraId="56C1F0B5" w14:textId="2BC50413" w:rsidR="00F253BA" w:rsidRPr="00B970E8" w:rsidRDefault="00F253BA" w:rsidP="00F253BA">
            <w:pPr>
              <w:pStyle w:val="CuerpoTesis"/>
              <w:jc w:val="center"/>
              <w:rPr>
                <w:b/>
                <w:lang w:val="es-EC"/>
              </w:rPr>
            </w:pPr>
            <w:r w:rsidRPr="00B970E8">
              <w:rPr>
                <w:b/>
                <w:lang w:val="es-EC"/>
              </w:rPr>
              <w:t>Gestión de Usuarios</w:t>
            </w:r>
          </w:p>
        </w:tc>
        <w:tc>
          <w:tcPr>
            <w:tcW w:w="656" w:type="dxa"/>
            <w:vAlign w:val="center"/>
          </w:tcPr>
          <w:p w14:paraId="693C417E" w14:textId="0845BA1D" w:rsidR="00F253BA" w:rsidRPr="00B970E8" w:rsidRDefault="00F253BA" w:rsidP="00F253BA">
            <w:pPr>
              <w:pStyle w:val="CuerpoTesis"/>
              <w:jc w:val="center"/>
              <w:rPr>
                <w:lang w:val="es-EC"/>
              </w:rPr>
            </w:pPr>
            <w:r w:rsidRPr="00B970E8">
              <w:rPr>
                <w:lang w:val="es-EC"/>
              </w:rPr>
              <w:t>1</w:t>
            </w:r>
          </w:p>
        </w:tc>
        <w:tc>
          <w:tcPr>
            <w:tcW w:w="3076" w:type="dxa"/>
          </w:tcPr>
          <w:p w14:paraId="47A974A3" w14:textId="4C2A9308" w:rsidR="00F253BA" w:rsidRPr="00B970E8" w:rsidRDefault="00F253BA" w:rsidP="00F253BA">
            <w:pPr>
              <w:pStyle w:val="CuerpoTesis"/>
              <w:rPr>
                <w:lang w:val="es-EC"/>
              </w:rPr>
            </w:pPr>
            <w:r w:rsidRPr="00B970E8">
              <w:rPr>
                <w:lang w:val="es-EC"/>
              </w:rPr>
              <w:t>Registrar Usuarios</w:t>
            </w:r>
          </w:p>
        </w:tc>
        <w:tc>
          <w:tcPr>
            <w:tcW w:w="1226" w:type="dxa"/>
            <w:vAlign w:val="center"/>
          </w:tcPr>
          <w:p w14:paraId="4AEC6057" w14:textId="3EA2C57C" w:rsidR="00F253BA" w:rsidRPr="00D033BE" w:rsidRDefault="00F253BA" w:rsidP="00D033BE">
            <w:pPr>
              <w:pStyle w:val="CuerpoTesis"/>
              <w:jc w:val="center"/>
            </w:pPr>
            <w:r w:rsidRPr="00D033BE">
              <w:t>1</w:t>
            </w:r>
          </w:p>
        </w:tc>
        <w:tc>
          <w:tcPr>
            <w:tcW w:w="807" w:type="dxa"/>
            <w:vAlign w:val="center"/>
          </w:tcPr>
          <w:p w14:paraId="6938BC40" w14:textId="057EF9E5" w:rsidR="00F253BA" w:rsidRPr="00D033BE" w:rsidRDefault="00F253BA" w:rsidP="00D033BE">
            <w:pPr>
              <w:pStyle w:val="CuerpoTesis"/>
              <w:jc w:val="center"/>
            </w:pPr>
            <w:r w:rsidRPr="00D033BE">
              <w:t>3</w:t>
            </w:r>
          </w:p>
        </w:tc>
        <w:tc>
          <w:tcPr>
            <w:tcW w:w="950" w:type="dxa"/>
            <w:vAlign w:val="center"/>
          </w:tcPr>
          <w:p w14:paraId="409ACA80" w14:textId="7345837B" w:rsidR="00F253BA" w:rsidRPr="00D033BE" w:rsidRDefault="00F253BA" w:rsidP="00D033BE">
            <w:pPr>
              <w:pStyle w:val="CuerpoTesis"/>
              <w:jc w:val="center"/>
            </w:pPr>
            <w:r w:rsidRPr="00D033BE">
              <w:t>12</w:t>
            </w:r>
          </w:p>
        </w:tc>
      </w:tr>
      <w:tr w:rsidR="00F253BA" w14:paraId="5622723F" w14:textId="77777777" w:rsidTr="00D033BE">
        <w:tc>
          <w:tcPr>
            <w:tcW w:w="2925" w:type="dxa"/>
            <w:vMerge/>
            <w:vAlign w:val="center"/>
          </w:tcPr>
          <w:p w14:paraId="6AD9F285" w14:textId="77777777" w:rsidR="00F253BA" w:rsidRPr="00B970E8" w:rsidRDefault="00F253BA" w:rsidP="00F253BA">
            <w:pPr>
              <w:pStyle w:val="CuerpoTesis"/>
              <w:jc w:val="center"/>
              <w:rPr>
                <w:b/>
                <w:lang w:val="es-EC"/>
              </w:rPr>
            </w:pPr>
          </w:p>
        </w:tc>
        <w:tc>
          <w:tcPr>
            <w:tcW w:w="656" w:type="dxa"/>
            <w:vAlign w:val="center"/>
          </w:tcPr>
          <w:p w14:paraId="4639BE4B" w14:textId="7601935E" w:rsidR="00F253BA" w:rsidRPr="00B970E8" w:rsidRDefault="00F253BA" w:rsidP="00F253BA">
            <w:pPr>
              <w:pStyle w:val="CuerpoTesis"/>
              <w:jc w:val="center"/>
              <w:rPr>
                <w:lang w:val="es-EC"/>
              </w:rPr>
            </w:pPr>
            <w:r w:rsidRPr="00B970E8">
              <w:rPr>
                <w:lang w:val="es-EC"/>
              </w:rPr>
              <w:t>2</w:t>
            </w:r>
          </w:p>
        </w:tc>
        <w:tc>
          <w:tcPr>
            <w:tcW w:w="3076" w:type="dxa"/>
          </w:tcPr>
          <w:p w14:paraId="30462554" w14:textId="32AD11A5" w:rsidR="00F253BA" w:rsidRPr="00B970E8" w:rsidRDefault="00F253BA" w:rsidP="00F253BA">
            <w:pPr>
              <w:pStyle w:val="CuerpoTesis"/>
              <w:rPr>
                <w:lang w:val="es-EC"/>
              </w:rPr>
            </w:pPr>
            <w:r w:rsidRPr="00B970E8">
              <w:rPr>
                <w:lang w:val="es-EC"/>
              </w:rPr>
              <w:t>Modificar Usuarios</w:t>
            </w:r>
          </w:p>
        </w:tc>
        <w:tc>
          <w:tcPr>
            <w:tcW w:w="1226" w:type="dxa"/>
            <w:vAlign w:val="center"/>
          </w:tcPr>
          <w:p w14:paraId="0E12D871" w14:textId="2DD182E4" w:rsidR="00F253BA" w:rsidRPr="00D033BE" w:rsidRDefault="00F253BA" w:rsidP="00D033BE">
            <w:pPr>
              <w:pStyle w:val="CuerpoTesis"/>
              <w:jc w:val="center"/>
            </w:pPr>
            <w:r w:rsidRPr="00D033BE">
              <w:t>1</w:t>
            </w:r>
          </w:p>
        </w:tc>
        <w:tc>
          <w:tcPr>
            <w:tcW w:w="807" w:type="dxa"/>
            <w:vAlign w:val="center"/>
          </w:tcPr>
          <w:p w14:paraId="04062120" w14:textId="59971E5F" w:rsidR="00F253BA" w:rsidRPr="00D033BE" w:rsidRDefault="00F253BA" w:rsidP="00D033BE">
            <w:pPr>
              <w:pStyle w:val="CuerpoTesis"/>
              <w:jc w:val="center"/>
            </w:pPr>
            <w:r w:rsidRPr="00D033BE">
              <w:t>2</w:t>
            </w:r>
          </w:p>
        </w:tc>
        <w:tc>
          <w:tcPr>
            <w:tcW w:w="950" w:type="dxa"/>
            <w:vAlign w:val="center"/>
          </w:tcPr>
          <w:p w14:paraId="7A317355" w14:textId="15750F89" w:rsidR="00F253BA" w:rsidRPr="00D033BE" w:rsidRDefault="00F253BA" w:rsidP="00D033BE">
            <w:pPr>
              <w:pStyle w:val="CuerpoTesis"/>
              <w:jc w:val="center"/>
            </w:pPr>
            <w:r w:rsidRPr="00D033BE">
              <w:t>8</w:t>
            </w:r>
          </w:p>
        </w:tc>
      </w:tr>
      <w:tr w:rsidR="00F253BA" w14:paraId="1AB19631" w14:textId="77777777" w:rsidTr="00D033BE">
        <w:tc>
          <w:tcPr>
            <w:tcW w:w="2925" w:type="dxa"/>
            <w:vMerge/>
            <w:vAlign w:val="center"/>
          </w:tcPr>
          <w:p w14:paraId="2FA4E2E2" w14:textId="77777777" w:rsidR="00F253BA" w:rsidRPr="00B970E8" w:rsidRDefault="00F253BA" w:rsidP="00F253BA">
            <w:pPr>
              <w:pStyle w:val="CuerpoTesis"/>
              <w:jc w:val="center"/>
              <w:rPr>
                <w:b/>
                <w:lang w:val="es-EC"/>
              </w:rPr>
            </w:pPr>
          </w:p>
        </w:tc>
        <w:tc>
          <w:tcPr>
            <w:tcW w:w="656" w:type="dxa"/>
            <w:vAlign w:val="center"/>
          </w:tcPr>
          <w:p w14:paraId="63A0C846" w14:textId="357F7D20" w:rsidR="00F253BA" w:rsidRPr="00B970E8" w:rsidRDefault="00F253BA" w:rsidP="00F253BA">
            <w:pPr>
              <w:pStyle w:val="CuerpoTesis"/>
              <w:jc w:val="center"/>
              <w:rPr>
                <w:lang w:val="es-EC"/>
              </w:rPr>
            </w:pPr>
            <w:r w:rsidRPr="00B970E8">
              <w:rPr>
                <w:lang w:val="es-EC"/>
              </w:rPr>
              <w:t>3</w:t>
            </w:r>
          </w:p>
        </w:tc>
        <w:tc>
          <w:tcPr>
            <w:tcW w:w="3076" w:type="dxa"/>
          </w:tcPr>
          <w:p w14:paraId="2A300CE8" w14:textId="3E327EEB" w:rsidR="00F253BA" w:rsidRPr="00B970E8" w:rsidRDefault="00F253BA" w:rsidP="00F253BA">
            <w:pPr>
              <w:pStyle w:val="CuerpoTesis"/>
              <w:rPr>
                <w:lang w:val="es-EC"/>
              </w:rPr>
            </w:pPr>
            <w:r w:rsidRPr="00B970E8">
              <w:rPr>
                <w:lang w:val="es-EC"/>
              </w:rPr>
              <w:t>Visualizar Usuario</w:t>
            </w:r>
          </w:p>
        </w:tc>
        <w:tc>
          <w:tcPr>
            <w:tcW w:w="1226" w:type="dxa"/>
            <w:vAlign w:val="center"/>
          </w:tcPr>
          <w:p w14:paraId="106BF434" w14:textId="5C8D058C" w:rsidR="00F253BA" w:rsidRPr="00D033BE" w:rsidRDefault="00F253BA" w:rsidP="00D033BE">
            <w:pPr>
              <w:pStyle w:val="CuerpoTesis"/>
              <w:jc w:val="center"/>
            </w:pPr>
            <w:r w:rsidRPr="00D033BE">
              <w:t>1</w:t>
            </w:r>
          </w:p>
        </w:tc>
        <w:tc>
          <w:tcPr>
            <w:tcW w:w="807" w:type="dxa"/>
            <w:vAlign w:val="center"/>
          </w:tcPr>
          <w:p w14:paraId="18843327" w14:textId="291AAD45" w:rsidR="00F253BA" w:rsidRPr="00D033BE" w:rsidRDefault="00F253BA" w:rsidP="00D033BE">
            <w:pPr>
              <w:pStyle w:val="CuerpoTesis"/>
              <w:jc w:val="center"/>
            </w:pPr>
            <w:r w:rsidRPr="00D033BE">
              <w:t>1</w:t>
            </w:r>
          </w:p>
        </w:tc>
        <w:tc>
          <w:tcPr>
            <w:tcW w:w="950" w:type="dxa"/>
            <w:vAlign w:val="center"/>
          </w:tcPr>
          <w:p w14:paraId="22AB24DA" w14:textId="7F75E8A2" w:rsidR="00F253BA" w:rsidRPr="00D033BE" w:rsidRDefault="00F253BA" w:rsidP="00D033BE">
            <w:pPr>
              <w:pStyle w:val="CuerpoTesis"/>
              <w:jc w:val="center"/>
            </w:pPr>
            <w:r w:rsidRPr="00D033BE">
              <w:t>3</w:t>
            </w:r>
          </w:p>
        </w:tc>
      </w:tr>
      <w:tr w:rsidR="00F253BA" w14:paraId="76535BD5" w14:textId="77777777" w:rsidTr="00D033BE">
        <w:tc>
          <w:tcPr>
            <w:tcW w:w="2925" w:type="dxa"/>
            <w:vMerge w:val="restart"/>
            <w:vAlign w:val="center"/>
          </w:tcPr>
          <w:p w14:paraId="14DF37C3" w14:textId="5DC325E4" w:rsidR="00F253BA" w:rsidRPr="00B970E8" w:rsidRDefault="00F253BA" w:rsidP="00F253BA">
            <w:pPr>
              <w:pStyle w:val="CuerpoTesis"/>
              <w:jc w:val="center"/>
              <w:rPr>
                <w:b/>
                <w:lang w:val="es-EC"/>
              </w:rPr>
            </w:pPr>
            <w:r w:rsidRPr="00B970E8">
              <w:rPr>
                <w:b/>
                <w:lang w:val="es-EC"/>
              </w:rPr>
              <w:t>Gestión de Pacientes</w:t>
            </w:r>
          </w:p>
        </w:tc>
        <w:tc>
          <w:tcPr>
            <w:tcW w:w="656" w:type="dxa"/>
            <w:vAlign w:val="center"/>
          </w:tcPr>
          <w:p w14:paraId="526AF27B" w14:textId="3A80BC3C" w:rsidR="00F253BA" w:rsidRPr="00B970E8" w:rsidRDefault="00F253BA" w:rsidP="00F253BA">
            <w:pPr>
              <w:pStyle w:val="CuerpoTesis"/>
              <w:jc w:val="center"/>
              <w:rPr>
                <w:lang w:val="es-EC"/>
              </w:rPr>
            </w:pPr>
            <w:r>
              <w:rPr>
                <w:lang w:val="es-EC"/>
              </w:rPr>
              <w:t>4</w:t>
            </w:r>
          </w:p>
        </w:tc>
        <w:tc>
          <w:tcPr>
            <w:tcW w:w="3076" w:type="dxa"/>
          </w:tcPr>
          <w:p w14:paraId="6BE52CD3" w14:textId="0075FB32" w:rsidR="00F253BA" w:rsidRPr="00B970E8" w:rsidRDefault="00F253BA" w:rsidP="00F253BA">
            <w:pPr>
              <w:pStyle w:val="CuerpoTesis"/>
              <w:rPr>
                <w:lang w:val="es-EC"/>
              </w:rPr>
            </w:pPr>
            <w:r w:rsidRPr="006F2611">
              <w:t>Registrar Pacientes</w:t>
            </w:r>
          </w:p>
        </w:tc>
        <w:tc>
          <w:tcPr>
            <w:tcW w:w="1226" w:type="dxa"/>
            <w:vAlign w:val="center"/>
          </w:tcPr>
          <w:p w14:paraId="51F59A2E" w14:textId="38CAF4BA" w:rsidR="00F253BA" w:rsidRPr="00D033BE" w:rsidRDefault="00F253BA" w:rsidP="00D033BE">
            <w:pPr>
              <w:pStyle w:val="CuerpoTesis"/>
              <w:jc w:val="center"/>
            </w:pPr>
            <w:r w:rsidRPr="00D033BE">
              <w:t>1</w:t>
            </w:r>
          </w:p>
        </w:tc>
        <w:tc>
          <w:tcPr>
            <w:tcW w:w="807" w:type="dxa"/>
            <w:vAlign w:val="center"/>
          </w:tcPr>
          <w:p w14:paraId="5628B68B" w14:textId="5D1B52D8" w:rsidR="00F253BA" w:rsidRPr="00D033BE" w:rsidRDefault="00F253BA" w:rsidP="00D033BE">
            <w:pPr>
              <w:pStyle w:val="CuerpoTesis"/>
              <w:jc w:val="center"/>
            </w:pPr>
            <w:r w:rsidRPr="00D033BE">
              <w:t>3</w:t>
            </w:r>
          </w:p>
        </w:tc>
        <w:tc>
          <w:tcPr>
            <w:tcW w:w="950" w:type="dxa"/>
            <w:vAlign w:val="center"/>
          </w:tcPr>
          <w:p w14:paraId="72EFD88C" w14:textId="7C46090C" w:rsidR="00F253BA" w:rsidRPr="00D033BE" w:rsidRDefault="00F253BA" w:rsidP="00D033BE">
            <w:pPr>
              <w:pStyle w:val="CuerpoTesis"/>
              <w:jc w:val="center"/>
            </w:pPr>
            <w:r w:rsidRPr="00D033BE">
              <w:t>6</w:t>
            </w:r>
          </w:p>
        </w:tc>
      </w:tr>
      <w:tr w:rsidR="00F253BA" w14:paraId="19BCAAF3" w14:textId="77777777" w:rsidTr="00D033BE">
        <w:tc>
          <w:tcPr>
            <w:tcW w:w="2925" w:type="dxa"/>
            <w:vMerge/>
            <w:vAlign w:val="center"/>
          </w:tcPr>
          <w:p w14:paraId="1F74C74A" w14:textId="77777777" w:rsidR="00F253BA" w:rsidRPr="00B970E8" w:rsidRDefault="00F253BA" w:rsidP="00F253BA">
            <w:pPr>
              <w:pStyle w:val="CuerpoTesis"/>
              <w:jc w:val="center"/>
              <w:rPr>
                <w:b/>
                <w:lang w:val="es-EC"/>
              </w:rPr>
            </w:pPr>
          </w:p>
        </w:tc>
        <w:tc>
          <w:tcPr>
            <w:tcW w:w="656" w:type="dxa"/>
            <w:vAlign w:val="center"/>
          </w:tcPr>
          <w:p w14:paraId="5E0E2012" w14:textId="77C21120" w:rsidR="00F253BA" w:rsidRPr="00B970E8" w:rsidRDefault="00F253BA" w:rsidP="00F253BA">
            <w:pPr>
              <w:pStyle w:val="CuerpoTesis"/>
              <w:jc w:val="center"/>
              <w:rPr>
                <w:lang w:val="es-EC"/>
              </w:rPr>
            </w:pPr>
            <w:r>
              <w:rPr>
                <w:lang w:val="es-EC"/>
              </w:rPr>
              <w:t>5</w:t>
            </w:r>
          </w:p>
        </w:tc>
        <w:tc>
          <w:tcPr>
            <w:tcW w:w="3076" w:type="dxa"/>
          </w:tcPr>
          <w:p w14:paraId="5EF14999" w14:textId="2D75BC75" w:rsidR="00F253BA" w:rsidRPr="00B970E8" w:rsidRDefault="00F253BA" w:rsidP="00F253BA">
            <w:pPr>
              <w:pStyle w:val="CuerpoTesis"/>
              <w:rPr>
                <w:lang w:val="es-EC"/>
              </w:rPr>
            </w:pPr>
            <w:r w:rsidRPr="006F2611">
              <w:t>Modificar Pacientes</w:t>
            </w:r>
          </w:p>
        </w:tc>
        <w:tc>
          <w:tcPr>
            <w:tcW w:w="1226" w:type="dxa"/>
            <w:vAlign w:val="center"/>
          </w:tcPr>
          <w:p w14:paraId="69A16479" w14:textId="2132EA10" w:rsidR="00F253BA" w:rsidRPr="00D033BE" w:rsidRDefault="00F253BA" w:rsidP="00D033BE">
            <w:pPr>
              <w:pStyle w:val="CuerpoTesis"/>
              <w:jc w:val="center"/>
            </w:pPr>
            <w:r w:rsidRPr="00D033BE">
              <w:t>1</w:t>
            </w:r>
          </w:p>
        </w:tc>
        <w:tc>
          <w:tcPr>
            <w:tcW w:w="807" w:type="dxa"/>
            <w:vAlign w:val="center"/>
          </w:tcPr>
          <w:p w14:paraId="6F985364" w14:textId="394A3165" w:rsidR="00F253BA" w:rsidRPr="00D033BE" w:rsidRDefault="00F253BA" w:rsidP="00D033BE">
            <w:pPr>
              <w:pStyle w:val="CuerpoTesis"/>
              <w:jc w:val="center"/>
            </w:pPr>
            <w:r w:rsidRPr="00D033BE">
              <w:t>2</w:t>
            </w:r>
          </w:p>
        </w:tc>
        <w:tc>
          <w:tcPr>
            <w:tcW w:w="950" w:type="dxa"/>
            <w:vAlign w:val="center"/>
          </w:tcPr>
          <w:p w14:paraId="41C41093" w14:textId="6E55B167" w:rsidR="00F253BA" w:rsidRPr="00D033BE" w:rsidRDefault="00F253BA" w:rsidP="00D033BE">
            <w:pPr>
              <w:pStyle w:val="CuerpoTesis"/>
              <w:jc w:val="center"/>
            </w:pPr>
            <w:r w:rsidRPr="00D033BE">
              <w:t>5</w:t>
            </w:r>
          </w:p>
        </w:tc>
      </w:tr>
      <w:tr w:rsidR="00F253BA" w14:paraId="5C41E2FA" w14:textId="77777777" w:rsidTr="00D033BE">
        <w:tc>
          <w:tcPr>
            <w:tcW w:w="2925" w:type="dxa"/>
            <w:vMerge/>
            <w:vAlign w:val="center"/>
          </w:tcPr>
          <w:p w14:paraId="2C01D233" w14:textId="77777777" w:rsidR="00F253BA" w:rsidRPr="00B970E8" w:rsidRDefault="00F253BA" w:rsidP="00F253BA">
            <w:pPr>
              <w:pStyle w:val="CuerpoTesis"/>
              <w:jc w:val="center"/>
              <w:rPr>
                <w:b/>
                <w:lang w:val="es-EC"/>
              </w:rPr>
            </w:pPr>
          </w:p>
        </w:tc>
        <w:tc>
          <w:tcPr>
            <w:tcW w:w="656" w:type="dxa"/>
            <w:vAlign w:val="center"/>
          </w:tcPr>
          <w:p w14:paraId="5CE9A85F" w14:textId="6B17F5D4" w:rsidR="00F253BA" w:rsidRPr="00B970E8" w:rsidRDefault="00F253BA" w:rsidP="00F253BA">
            <w:pPr>
              <w:pStyle w:val="CuerpoTesis"/>
              <w:jc w:val="center"/>
              <w:rPr>
                <w:lang w:val="es-EC"/>
              </w:rPr>
            </w:pPr>
            <w:r>
              <w:rPr>
                <w:lang w:val="es-EC"/>
              </w:rPr>
              <w:t>6</w:t>
            </w:r>
          </w:p>
        </w:tc>
        <w:tc>
          <w:tcPr>
            <w:tcW w:w="3076" w:type="dxa"/>
          </w:tcPr>
          <w:p w14:paraId="0AED270C" w14:textId="58D258CE" w:rsidR="00F253BA" w:rsidRPr="00B970E8" w:rsidRDefault="00F253BA" w:rsidP="00F253BA">
            <w:pPr>
              <w:pStyle w:val="CuerpoTesis"/>
              <w:rPr>
                <w:lang w:val="es-EC"/>
              </w:rPr>
            </w:pPr>
            <w:r w:rsidRPr="006F2611">
              <w:t>Eliminar Pacientes</w:t>
            </w:r>
          </w:p>
        </w:tc>
        <w:tc>
          <w:tcPr>
            <w:tcW w:w="1226" w:type="dxa"/>
            <w:vAlign w:val="center"/>
          </w:tcPr>
          <w:p w14:paraId="46FFA55E" w14:textId="1CDFFFDD" w:rsidR="00F253BA" w:rsidRPr="00D033BE" w:rsidRDefault="00F253BA" w:rsidP="00D033BE">
            <w:pPr>
              <w:pStyle w:val="CuerpoTesis"/>
              <w:jc w:val="center"/>
            </w:pPr>
            <w:r w:rsidRPr="00D033BE">
              <w:t>1</w:t>
            </w:r>
          </w:p>
        </w:tc>
        <w:tc>
          <w:tcPr>
            <w:tcW w:w="807" w:type="dxa"/>
            <w:vAlign w:val="center"/>
          </w:tcPr>
          <w:p w14:paraId="5877CEDB" w14:textId="586789F7" w:rsidR="00F253BA" w:rsidRPr="00D033BE" w:rsidRDefault="00F253BA" w:rsidP="00D033BE">
            <w:pPr>
              <w:pStyle w:val="CuerpoTesis"/>
              <w:jc w:val="center"/>
            </w:pPr>
            <w:r w:rsidRPr="00D033BE">
              <w:t>1</w:t>
            </w:r>
          </w:p>
        </w:tc>
        <w:tc>
          <w:tcPr>
            <w:tcW w:w="950" w:type="dxa"/>
            <w:vAlign w:val="center"/>
          </w:tcPr>
          <w:p w14:paraId="07477AE2" w14:textId="1724A9EA" w:rsidR="00F253BA" w:rsidRPr="00D033BE" w:rsidRDefault="00F253BA" w:rsidP="00D033BE">
            <w:pPr>
              <w:pStyle w:val="CuerpoTesis"/>
              <w:jc w:val="center"/>
            </w:pPr>
            <w:r w:rsidRPr="00D033BE">
              <w:t>2</w:t>
            </w:r>
          </w:p>
        </w:tc>
      </w:tr>
      <w:tr w:rsidR="00F253BA" w14:paraId="28D49B33" w14:textId="77777777" w:rsidTr="00D033BE">
        <w:tc>
          <w:tcPr>
            <w:tcW w:w="2925" w:type="dxa"/>
            <w:vMerge w:val="restart"/>
            <w:vAlign w:val="center"/>
          </w:tcPr>
          <w:p w14:paraId="13B4BE8D" w14:textId="2E86D8CD" w:rsidR="00F253BA" w:rsidRPr="00B970E8" w:rsidRDefault="00F253BA" w:rsidP="00F253BA">
            <w:pPr>
              <w:pStyle w:val="CuerpoTesis"/>
              <w:jc w:val="center"/>
              <w:rPr>
                <w:b/>
                <w:lang w:val="es-EC"/>
              </w:rPr>
            </w:pPr>
            <w:r w:rsidRPr="00B970E8">
              <w:rPr>
                <w:b/>
                <w:lang w:val="es-EC"/>
              </w:rPr>
              <w:t>Gestión de Citas Médicas</w:t>
            </w:r>
          </w:p>
        </w:tc>
        <w:tc>
          <w:tcPr>
            <w:tcW w:w="656" w:type="dxa"/>
            <w:vAlign w:val="center"/>
          </w:tcPr>
          <w:p w14:paraId="17FED24F" w14:textId="113EB3F0" w:rsidR="00F253BA" w:rsidRPr="00B970E8" w:rsidRDefault="00F253BA" w:rsidP="00F253BA">
            <w:pPr>
              <w:pStyle w:val="CuerpoTesis"/>
              <w:jc w:val="center"/>
              <w:rPr>
                <w:lang w:val="es-EC"/>
              </w:rPr>
            </w:pPr>
            <w:r>
              <w:rPr>
                <w:lang w:val="es-EC"/>
              </w:rPr>
              <w:t>7</w:t>
            </w:r>
          </w:p>
        </w:tc>
        <w:tc>
          <w:tcPr>
            <w:tcW w:w="3076" w:type="dxa"/>
          </w:tcPr>
          <w:p w14:paraId="25D6E530" w14:textId="724A6EA5" w:rsidR="00F253BA" w:rsidRPr="00B970E8" w:rsidRDefault="00F253BA" w:rsidP="00F253BA">
            <w:pPr>
              <w:pStyle w:val="CuerpoTesis"/>
              <w:rPr>
                <w:lang w:val="es-EC"/>
              </w:rPr>
            </w:pPr>
            <w:r w:rsidRPr="002D460E">
              <w:t>Registrar Cita Médica</w:t>
            </w:r>
          </w:p>
        </w:tc>
        <w:tc>
          <w:tcPr>
            <w:tcW w:w="1226" w:type="dxa"/>
            <w:vAlign w:val="center"/>
          </w:tcPr>
          <w:p w14:paraId="402316AA" w14:textId="698084CA" w:rsidR="00F253BA" w:rsidRPr="00D033BE" w:rsidRDefault="00F253BA" w:rsidP="00D033BE">
            <w:pPr>
              <w:pStyle w:val="CuerpoTesis"/>
              <w:jc w:val="center"/>
            </w:pPr>
            <w:r w:rsidRPr="00D033BE">
              <w:t>1</w:t>
            </w:r>
          </w:p>
        </w:tc>
        <w:tc>
          <w:tcPr>
            <w:tcW w:w="807" w:type="dxa"/>
            <w:vAlign w:val="center"/>
          </w:tcPr>
          <w:p w14:paraId="1D294264" w14:textId="02732C67" w:rsidR="00F253BA" w:rsidRPr="00D033BE" w:rsidRDefault="00F253BA" w:rsidP="00D033BE">
            <w:pPr>
              <w:pStyle w:val="CuerpoTesis"/>
              <w:jc w:val="center"/>
            </w:pPr>
            <w:r w:rsidRPr="00D033BE">
              <w:t>4</w:t>
            </w:r>
          </w:p>
        </w:tc>
        <w:tc>
          <w:tcPr>
            <w:tcW w:w="950" w:type="dxa"/>
            <w:vAlign w:val="center"/>
          </w:tcPr>
          <w:p w14:paraId="52E4A682" w14:textId="177B17EE" w:rsidR="00F253BA" w:rsidRPr="00D033BE" w:rsidRDefault="00F253BA" w:rsidP="00D033BE">
            <w:pPr>
              <w:pStyle w:val="CuerpoTesis"/>
              <w:jc w:val="center"/>
            </w:pPr>
            <w:r w:rsidRPr="00D033BE">
              <w:t>10</w:t>
            </w:r>
          </w:p>
        </w:tc>
      </w:tr>
      <w:tr w:rsidR="00F253BA" w14:paraId="3B111D67" w14:textId="77777777" w:rsidTr="00D033BE">
        <w:tc>
          <w:tcPr>
            <w:tcW w:w="2925" w:type="dxa"/>
            <w:vMerge/>
            <w:vAlign w:val="center"/>
          </w:tcPr>
          <w:p w14:paraId="66FF6527" w14:textId="77777777" w:rsidR="00F253BA" w:rsidRPr="00B970E8" w:rsidRDefault="00F253BA" w:rsidP="00F253BA">
            <w:pPr>
              <w:pStyle w:val="CuerpoTesis"/>
              <w:jc w:val="center"/>
              <w:rPr>
                <w:b/>
                <w:lang w:val="es-EC"/>
              </w:rPr>
            </w:pPr>
          </w:p>
        </w:tc>
        <w:tc>
          <w:tcPr>
            <w:tcW w:w="656" w:type="dxa"/>
            <w:vAlign w:val="center"/>
          </w:tcPr>
          <w:p w14:paraId="6ED87151" w14:textId="2D89C3A6" w:rsidR="00F253BA" w:rsidRPr="00B970E8" w:rsidRDefault="00F253BA" w:rsidP="00F253BA">
            <w:pPr>
              <w:pStyle w:val="CuerpoTesis"/>
              <w:jc w:val="center"/>
              <w:rPr>
                <w:lang w:val="es-EC"/>
              </w:rPr>
            </w:pPr>
            <w:r>
              <w:rPr>
                <w:lang w:val="es-EC"/>
              </w:rPr>
              <w:t>8</w:t>
            </w:r>
          </w:p>
        </w:tc>
        <w:tc>
          <w:tcPr>
            <w:tcW w:w="3076" w:type="dxa"/>
          </w:tcPr>
          <w:p w14:paraId="00801CB4" w14:textId="4F93F505" w:rsidR="00F253BA" w:rsidRPr="00B970E8" w:rsidRDefault="00F253BA" w:rsidP="00F253BA">
            <w:pPr>
              <w:pStyle w:val="CuerpoTesis"/>
              <w:rPr>
                <w:lang w:val="es-EC"/>
              </w:rPr>
            </w:pPr>
            <w:r w:rsidRPr="002D460E">
              <w:t>Modificar Cita Médica</w:t>
            </w:r>
          </w:p>
        </w:tc>
        <w:tc>
          <w:tcPr>
            <w:tcW w:w="1226" w:type="dxa"/>
            <w:vAlign w:val="center"/>
          </w:tcPr>
          <w:p w14:paraId="4DD9C4A3" w14:textId="21957ED9" w:rsidR="00F253BA" w:rsidRPr="00D033BE" w:rsidRDefault="00F253BA" w:rsidP="00D033BE">
            <w:pPr>
              <w:pStyle w:val="CuerpoTesis"/>
              <w:jc w:val="center"/>
            </w:pPr>
            <w:r w:rsidRPr="00D033BE">
              <w:t>1</w:t>
            </w:r>
          </w:p>
        </w:tc>
        <w:tc>
          <w:tcPr>
            <w:tcW w:w="807" w:type="dxa"/>
            <w:vAlign w:val="center"/>
          </w:tcPr>
          <w:p w14:paraId="3659713E" w14:textId="7F301382" w:rsidR="00F253BA" w:rsidRPr="00D033BE" w:rsidRDefault="00F253BA" w:rsidP="00D033BE">
            <w:pPr>
              <w:pStyle w:val="CuerpoTesis"/>
              <w:jc w:val="center"/>
            </w:pPr>
            <w:r w:rsidRPr="00D033BE">
              <w:t>2</w:t>
            </w:r>
          </w:p>
        </w:tc>
        <w:tc>
          <w:tcPr>
            <w:tcW w:w="950" w:type="dxa"/>
            <w:vAlign w:val="center"/>
          </w:tcPr>
          <w:p w14:paraId="205A162A" w14:textId="726969C5" w:rsidR="00F253BA" w:rsidRPr="00D033BE" w:rsidRDefault="00F253BA" w:rsidP="00D033BE">
            <w:pPr>
              <w:pStyle w:val="CuerpoTesis"/>
              <w:jc w:val="center"/>
            </w:pPr>
            <w:r w:rsidRPr="00D033BE">
              <w:t>6</w:t>
            </w:r>
          </w:p>
        </w:tc>
      </w:tr>
      <w:tr w:rsidR="00F253BA" w14:paraId="75FABEC5" w14:textId="77777777" w:rsidTr="00D033BE">
        <w:tc>
          <w:tcPr>
            <w:tcW w:w="2925" w:type="dxa"/>
            <w:vMerge/>
            <w:vAlign w:val="center"/>
          </w:tcPr>
          <w:p w14:paraId="0BD806CB" w14:textId="77777777" w:rsidR="00F253BA" w:rsidRPr="00B970E8" w:rsidRDefault="00F253BA" w:rsidP="00F253BA">
            <w:pPr>
              <w:pStyle w:val="CuerpoTesis"/>
              <w:jc w:val="center"/>
              <w:rPr>
                <w:b/>
                <w:lang w:val="es-EC"/>
              </w:rPr>
            </w:pPr>
          </w:p>
        </w:tc>
        <w:tc>
          <w:tcPr>
            <w:tcW w:w="656" w:type="dxa"/>
            <w:vAlign w:val="center"/>
          </w:tcPr>
          <w:p w14:paraId="798952FD" w14:textId="19237965" w:rsidR="00F253BA" w:rsidRPr="00B970E8" w:rsidRDefault="00F253BA" w:rsidP="00F253BA">
            <w:pPr>
              <w:pStyle w:val="CuerpoTesis"/>
              <w:jc w:val="center"/>
              <w:rPr>
                <w:lang w:val="es-EC"/>
              </w:rPr>
            </w:pPr>
            <w:r>
              <w:rPr>
                <w:lang w:val="es-EC"/>
              </w:rPr>
              <w:t>9</w:t>
            </w:r>
          </w:p>
        </w:tc>
        <w:tc>
          <w:tcPr>
            <w:tcW w:w="3076" w:type="dxa"/>
          </w:tcPr>
          <w:p w14:paraId="2441AB6C" w14:textId="77517FC2" w:rsidR="00F253BA" w:rsidRPr="00B970E8" w:rsidRDefault="00F253BA" w:rsidP="00F253BA">
            <w:pPr>
              <w:pStyle w:val="CuerpoTesis"/>
              <w:rPr>
                <w:lang w:val="es-EC"/>
              </w:rPr>
            </w:pPr>
            <w:r w:rsidRPr="002D460E">
              <w:t xml:space="preserve">Eliminar Cita Médica </w:t>
            </w:r>
          </w:p>
        </w:tc>
        <w:tc>
          <w:tcPr>
            <w:tcW w:w="1226" w:type="dxa"/>
            <w:vAlign w:val="center"/>
          </w:tcPr>
          <w:p w14:paraId="065A1D4A" w14:textId="45477479" w:rsidR="00F253BA" w:rsidRPr="00D033BE" w:rsidRDefault="00F253BA" w:rsidP="00D033BE">
            <w:pPr>
              <w:pStyle w:val="CuerpoTesis"/>
              <w:jc w:val="center"/>
            </w:pPr>
            <w:r w:rsidRPr="00D033BE">
              <w:t>1</w:t>
            </w:r>
          </w:p>
        </w:tc>
        <w:tc>
          <w:tcPr>
            <w:tcW w:w="807" w:type="dxa"/>
            <w:vAlign w:val="center"/>
          </w:tcPr>
          <w:p w14:paraId="4A224532" w14:textId="614C1561" w:rsidR="00F253BA" w:rsidRPr="00D033BE" w:rsidRDefault="00F253BA" w:rsidP="00D033BE">
            <w:pPr>
              <w:pStyle w:val="CuerpoTesis"/>
              <w:jc w:val="center"/>
            </w:pPr>
            <w:r w:rsidRPr="00D033BE">
              <w:t>2</w:t>
            </w:r>
          </w:p>
        </w:tc>
        <w:tc>
          <w:tcPr>
            <w:tcW w:w="950" w:type="dxa"/>
            <w:vAlign w:val="center"/>
          </w:tcPr>
          <w:p w14:paraId="1FC57A8A" w14:textId="3EDD18C2" w:rsidR="00F253BA" w:rsidRPr="00D033BE" w:rsidRDefault="00F253BA" w:rsidP="00D033BE">
            <w:pPr>
              <w:pStyle w:val="CuerpoTesis"/>
              <w:jc w:val="center"/>
            </w:pPr>
            <w:r w:rsidRPr="00D033BE">
              <w:t>2</w:t>
            </w:r>
          </w:p>
        </w:tc>
      </w:tr>
      <w:tr w:rsidR="00F253BA" w14:paraId="2DCF0B6D" w14:textId="77777777" w:rsidTr="00D033BE">
        <w:tc>
          <w:tcPr>
            <w:tcW w:w="2925" w:type="dxa"/>
            <w:vMerge w:val="restart"/>
            <w:vAlign w:val="center"/>
          </w:tcPr>
          <w:p w14:paraId="1FD79037" w14:textId="4F24FB3F" w:rsidR="00F253BA" w:rsidRPr="00B970E8" w:rsidRDefault="00F253BA" w:rsidP="00F253BA">
            <w:pPr>
              <w:pStyle w:val="CuerpoTesis"/>
              <w:jc w:val="center"/>
              <w:rPr>
                <w:b/>
                <w:lang w:val="es-EC"/>
              </w:rPr>
            </w:pPr>
            <w:r w:rsidRPr="00B970E8">
              <w:rPr>
                <w:b/>
                <w:lang w:val="es-EC"/>
              </w:rPr>
              <w:t>Gestión de Historias Clínicas</w:t>
            </w:r>
          </w:p>
        </w:tc>
        <w:tc>
          <w:tcPr>
            <w:tcW w:w="656" w:type="dxa"/>
            <w:vAlign w:val="center"/>
          </w:tcPr>
          <w:p w14:paraId="2BC447AD" w14:textId="4B53B496" w:rsidR="00F253BA" w:rsidRPr="00B970E8" w:rsidRDefault="00F253BA" w:rsidP="00F253BA">
            <w:pPr>
              <w:pStyle w:val="CuerpoTesis"/>
              <w:jc w:val="center"/>
              <w:rPr>
                <w:lang w:val="es-EC"/>
              </w:rPr>
            </w:pPr>
            <w:r>
              <w:rPr>
                <w:lang w:val="es-EC"/>
              </w:rPr>
              <w:t>10</w:t>
            </w:r>
          </w:p>
        </w:tc>
        <w:tc>
          <w:tcPr>
            <w:tcW w:w="3076" w:type="dxa"/>
          </w:tcPr>
          <w:p w14:paraId="23FE8C72" w14:textId="713B295C" w:rsidR="00F253BA" w:rsidRPr="00B970E8" w:rsidRDefault="00F253BA" w:rsidP="00F253BA">
            <w:pPr>
              <w:pStyle w:val="CuerpoTesis"/>
              <w:rPr>
                <w:lang w:val="es-EC"/>
              </w:rPr>
            </w:pPr>
            <w:r w:rsidRPr="008D0287">
              <w:rPr>
                <w:lang w:val="es-EC"/>
              </w:rPr>
              <w:t>Registrar Historia Clínica</w:t>
            </w:r>
          </w:p>
        </w:tc>
        <w:tc>
          <w:tcPr>
            <w:tcW w:w="1226" w:type="dxa"/>
            <w:vAlign w:val="center"/>
          </w:tcPr>
          <w:p w14:paraId="775EA7A9" w14:textId="3035AE67" w:rsidR="00F253BA" w:rsidRPr="00D033BE" w:rsidRDefault="00F253BA" w:rsidP="00D033BE">
            <w:pPr>
              <w:pStyle w:val="CuerpoTesis"/>
              <w:jc w:val="center"/>
            </w:pPr>
            <w:r w:rsidRPr="00D033BE">
              <w:t>3</w:t>
            </w:r>
          </w:p>
        </w:tc>
        <w:tc>
          <w:tcPr>
            <w:tcW w:w="807" w:type="dxa"/>
            <w:vAlign w:val="center"/>
          </w:tcPr>
          <w:p w14:paraId="0552EBB8" w14:textId="167067F5" w:rsidR="00F253BA" w:rsidRPr="00D033BE" w:rsidRDefault="00F253BA" w:rsidP="00D033BE">
            <w:pPr>
              <w:pStyle w:val="CuerpoTesis"/>
              <w:jc w:val="center"/>
            </w:pPr>
            <w:r w:rsidRPr="00D033BE">
              <w:t>5</w:t>
            </w:r>
          </w:p>
        </w:tc>
        <w:tc>
          <w:tcPr>
            <w:tcW w:w="950" w:type="dxa"/>
            <w:vAlign w:val="center"/>
          </w:tcPr>
          <w:p w14:paraId="5929A5EB" w14:textId="7150E0DE" w:rsidR="00F253BA" w:rsidRPr="00D033BE" w:rsidRDefault="00F253BA" w:rsidP="00D033BE">
            <w:pPr>
              <w:pStyle w:val="CuerpoTesis"/>
              <w:jc w:val="center"/>
            </w:pPr>
            <w:r w:rsidRPr="00D033BE">
              <w:t>80</w:t>
            </w:r>
          </w:p>
        </w:tc>
      </w:tr>
      <w:tr w:rsidR="00F253BA" w14:paraId="124BB14C" w14:textId="77777777" w:rsidTr="00D033BE">
        <w:tc>
          <w:tcPr>
            <w:tcW w:w="2925" w:type="dxa"/>
            <w:vMerge/>
          </w:tcPr>
          <w:p w14:paraId="366F0C70" w14:textId="77777777" w:rsidR="00F253BA" w:rsidRPr="00B970E8" w:rsidRDefault="00F253BA" w:rsidP="00F253BA">
            <w:pPr>
              <w:pStyle w:val="CuerpoTesis"/>
              <w:rPr>
                <w:b/>
                <w:lang w:val="es-EC"/>
              </w:rPr>
            </w:pPr>
          </w:p>
        </w:tc>
        <w:tc>
          <w:tcPr>
            <w:tcW w:w="656" w:type="dxa"/>
            <w:vAlign w:val="center"/>
          </w:tcPr>
          <w:p w14:paraId="5D3CE3DA" w14:textId="69D69D51" w:rsidR="00F253BA" w:rsidRPr="00B970E8" w:rsidRDefault="00F253BA" w:rsidP="00F253BA">
            <w:pPr>
              <w:pStyle w:val="CuerpoTesis"/>
              <w:jc w:val="center"/>
              <w:rPr>
                <w:lang w:val="es-EC"/>
              </w:rPr>
            </w:pPr>
            <w:r>
              <w:rPr>
                <w:lang w:val="es-EC"/>
              </w:rPr>
              <w:t>11</w:t>
            </w:r>
          </w:p>
        </w:tc>
        <w:tc>
          <w:tcPr>
            <w:tcW w:w="3076" w:type="dxa"/>
          </w:tcPr>
          <w:p w14:paraId="03FE00C2" w14:textId="342472D7" w:rsidR="00F253BA" w:rsidRPr="00B970E8" w:rsidRDefault="00F253BA" w:rsidP="00F253BA">
            <w:pPr>
              <w:pStyle w:val="CuerpoTesis"/>
              <w:rPr>
                <w:lang w:val="es-EC"/>
              </w:rPr>
            </w:pPr>
            <w:r w:rsidRPr="008D0287">
              <w:rPr>
                <w:lang w:val="es-EC"/>
              </w:rPr>
              <w:t>Modificar Historia Clínica</w:t>
            </w:r>
          </w:p>
        </w:tc>
        <w:tc>
          <w:tcPr>
            <w:tcW w:w="1226" w:type="dxa"/>
            <w:vAlign w:val="center"/>
          </w:tcPr>
          <w:p w14:paraId="426FCECB" w14:textId="237BD8FB" w:rsidR="00F253BA" w:rsidRPr="00D033BE" w:rsidRDefault="00F253BA" w:rsidP="00D033BE">
            <w:pPr>
              <w:pStyle w:val="CuerpoTesis"/>
              <w:jc w:val="center"/>
            </w:pPr>
            <w:r w:rsidRPr="00D033BE">
              <w:t>1</w:t>
            </w:r>
          </w:p>
        </w:tc>
        <w:tc>
          <w:tcPr>
            <w:tcW w:w="807" w:type="dxa"/>
            <w:vAlign w:val="center"/>
          </w:tcPr>
          <w:p w14:paraId="565D240D" w14:textId="613FDD90" w:rsidR="00F253BA" w:rsidRPr="00D033BE" w:rsidRDefault="00F253BA" w:rsidP="00D033BE">
            <w:pPr>
              <w:pStyle w:val="CuerpoTesis"/>
              <w:jc w:val="center"/>
            </w:pPr>
            <w:r w:rsidRPr="00D033BE">
              <w:t>3</w:t>
            </w:r>
          </w:p>
        </w:tc>
        <w:tc>
          <w:tcPr>
            <w:tcW w:w="950" w:type="dxa"/>
            <w:vAlign w:val="center"/>
          </w:tcPr>
          <w:p w14:paraId="4E3CEC8D" w14:textId="6A23C8FB" w:rsidR="00F253BA" w:rsidRPr="00D033BE" w:rsidRDefault="00F253BA" w:rsidP="00D033BE">
            <w:pPr>
              <w:pStyle w:val="CuerpoTesis"/>
              <w:jc w:val="center"/>
            </w:pPr>
            <w:r w:rsidRPr="00D033BE">
              <w:t>12</w:t>
            </w:r>
          </w:p>
        </w:tc>
      </w:tr>
      <w:tr w:rsidR="00F253BA" w14:paraId="16F1A66A" w14:textId="77777777" w:rsidTr="00D033BE">
        <w:tc>
          <w:tcPr>
            <w:tcW w:w="2925" w:type="dxa"/>
            <w:vMerge/>
          </w:tcPr>
          <w:p w14:paraId="009C8674" w14:textId="77777777" w:rsidR="00F253BA" w:rsidRPr="00B970E8" w:rsidRDefault="00F253BA" w:rsidP="00F253BA">
            <w:pPr>
              <w:pStyle w:val="CuerpoTesis"/>
              <w:rPr>
                <w:b/>
                <w:lang w:val="es-EC"/>
              </w:rPr>
            </w:pPr>
          </w:p>
        </w:tc>
        <w:tc>
          <w:tcPr>
            <w:tcW w:w="656" w:type="dxa"/>
            <w:vAlign w:val="center"/>
          </w:tcPr>
          <w:p w14:paraId="0FDEC02C" w14:textId="291D7322" w:rsidR="00F253BA" w:rsidRPr="00B970E8" w:rsidRDefault="00F253BA" w:rsidP="00F253BA">
            <w:pPr>
              <w:pStyle w:val="CuerpoTesis"/>
              <w:jc w:val="center"/>
              <w:rPr>
                <w:lang w:val="es-EC"/>
              </w:rPr>
            </w:pPr>
            <w:r>
              <w:rPr>
                <w:lang w:val="es-EC"/>
              </w:rPr>
              <w:t>12</w:t>
            </w:r>
          </w:p>
        </w:tc>
        <w:tc>
          <w:tcPr>
            <w:tcW w:w="3076" w:type="dxa"/>
          </w:tcPr>
          <w:p w14:paraId="6F7F1C05" w14:textId="6F118982" w:rsidR="00F253BA" w:rsidRPr="00B970E8" w:rsidRDefault="00F253BA" w:rsidP="00F253BA">
            <w:pPr>
              <w:pStyle w:val="CuerpoTesis"/>
              <w:rPr>
                <w:lang w:val="es-EC"/>
              </w:rPr>
            </w:pPr>
            <w:r w:rsidRPr="008D0287">
              <w:rPr>
                <w:lang w:val="es-EC"/>
              </w:rPr>
              <w:t>Eliminar Historia Clínica</w:t>
            </w:r>
          </w:p>
        </w:tc>
        <w:tc>
          <w:tcPr>
            <w:tcW w:w="1226" w:type="dxa"/>
            <w:vAlign w:val="center"/>
          </w:tcPr>
          <w:p w14:paraId="7A62CE75" w14:textId="78A69778" w:rsidR="00F253BA" w:rsidRPr="00D033BE" w:rsidRDefault="00F253BA" w:rsidP="00D033BE">
            <w:pPr>
              <w:pStyle w:val="CuerpoTesis"/>
              <w:jc w:val="center"/>
            </w:pPr>
            <w:r w:rsidRPr="00D033BE">
              <w:t>1</w:t>
            </w:r>
          </w:p>
        </w:tc>
        <w:tc>
          <w:tcPr>
            <w:tcW w:w="807" w:type="dxa"/>
            <w:vAlign w:val="center"/>
          </w:tcPr>
          <w:p w14:paraId="3B97509F" w14:textId="2A0DD7B2" w:rsidR="00F253BA" w:rsidRPr="00D033BE" w:rsidRDefault="00F253BA" w:rsidP="00D033BE">
            <w:pPr>
              <w:pStyle w:val="CuerpoTesis"/>
              <w:jc w:val="center"/>
            </w:pPr>
            <w:r w:rsidRPr="00D033BE">
              <w:t>2</w:t>
            </w:r>
          </w:p>
        </w:tc>
        <w:tc>
          <w:tcPr>
            <w:tcW w:w="950" w:type="dxa"/>
            <w:vAlign w:val="center"/>
          </w:tcPr>
          <w:p w14:paraId="36FCAFD1" w14:textId="7018A04D" w:rsidR="00F253BA" w:rsidRPr="00D033BE" w:rsidRDefault="00F253BA" w:rsidP="00D033BE">
            <w:pPr>
              <w:pStyle w:val="CuerpoTesis"/>
              <w:jc w:val="center"/>
            </w:pPr>
            <w:r w:rsidRPr="00D033BE">
              <w:t>8</w:t>
            </w:r>
          </w:p>
        </w:tc>
      </w:tr>
    </w:tbl>
    <w:p w14:paraId="60E137BE" w14:textId="2E1C9EB5" w:rsidR="00F35536" w:rsidRDefault="00F35536" w:rsidP="00954546">
      <w:pPr>
        <w:pStyle w:val="E3Tesis"/>
        <w:rPr>
          <w:lang w:val="es-EC"/>
        </w:rPr>
      </w:pPr>
      <w:r>
        <w:rPr>
          <w:lang w:val="es-EC"/>
        </w:rPr>
        <w:br w:type="page"/>
      </w:r>
    </w:p>
    <w:p w14:paraId="57DEFE87" w14:textId="20D76826" w:rsidR="00C63C04" w:rsidRDefault="00C63C04" w:rsidP="002E6218">
      <w:pPr>
        <w:pStyle w:val="CuerpoTesis"/>
        <w:rPr>
          <w:b/>
          <w:lang w:val="es-EC"/>
        </w:rPr>
      </w:pPr>
    </w:p>
    <w:p w14:paraId="3B563F89" w14:textId="58232B94" w:rsidR="00C63C04" w:rsidRPr="00C63C04" w:rsidRDefault="00C63C04" w:rsidP="00C63C04">
      <w:pPr>
        <w:pStyle w:val="CuerpoTesis"/>
        <w:rPr>
          <w:b/>
        </w:rPr>
      </w:pPr>
      <w:r w:rsidRPr="00C63C04">
        <w:rPr>
          <w:b/>
        </w:rPr>
        <w:t>Fase: Diseño.</w:t>
      </w:r>
    </w:p>
    <w:p w14:paraId="15CF86F2" w14:textId="30E21F78" w:rsidR="00B51328" w:rsidRDefault="00C63C04" w:rsidP="002E6218">
      <w:pPr>
        <w:pStyle w:val="CuerpoTesis"/>
        <w:rPr>
          <w:color w:val="000000"/>
        </w:rPr>
      </w:pPr>
      <w:r>
        <w:rPr>
          <w:rStyle w:val="Strong"/>
          <w:color w:val="000000"/>
        </w:rPr>
        <w:t>Diseños simples:</w:t>
      </w:r>
      <w:r>
        <w:rPr>
          <w:color w:val="000000"/>
        </w:rPr>
        <w:t xml:space="preserve"> La metodología X.P sugiere que hay que conseguir diseños simples y sencillos. Hay que procurar hacerlo todo lo menos complicado posible para conseguir un diseño fácilmente entendible e </w:t>
      </w:r>
      <w:proofErr w:type="spellStart"/>
      <w:r>
        <w:rPr>
          <w:color w:val="000000"/>
        </w:rPr>
        <w:t>impleméntable</w:t>
      </w:r>
      <w:proofErr w:type="spellEnd"/>
      <w:r>
        <w:rPr>
          <w:color w:val="000000"/>
        </w:rPr>
        <w:t xml:space="preserve"> que a la larga costará menos tiempo y esfuerzo desarrollar.</w:t>
      </w:r>
    </w:p>
    <w:p w14:paraId="6DDE1C40" w14:textId="3B4AAFB8" w:rsidR="00C63C04" w:rsidRDefault="00C63C04" w:rsidP="002E6218">
      <w:pPr>
        <w:pStyle w:val="CuerpoTesis"/>
        <w:rPr>
          <w:color w:val="000000"/>
        </w:rPr>
      </w:pPr>
      <w:r>
        <w:rPr>
          <w:color w:val="000000"/>
        </w:rPr>
        <w:t> </w:t>
      </w:r>
      <w:r>
        <w:rPr>
          <w:rStyle w:val="Strong"/>
          <w:color w:val="000000"/>
        </w:rPr>
        <w:t>Glosarios de términos:</w:t>
      </w:r>
      <w:r>
        <w:rPr>
          <w:color w:val="000000"/>
        </w:rPr>
        <w:t xml:space="preserve"> Usar glosarios de términos y </w:t>
      </w:r>
      <w:proofErr w:type="gramStart"/>
      <w:r>
        <w:rPr>
          <w:color w:val="000000"/>
        </w:rPr>
        <w:t>un correcta especificación</w:t>
      </w:r>
      <w:proofErr w:type="gramEnd"/>
      <w:r>
        <w:rPr>
          <w:color w:val="000000"/>
        </w:rPr>
        <w:t xml:space="preserve"> de los nombres de métodos y clases ayudará a comprender el diseño y facilitará sus posteriores ampliaciones y la reutilización del código. </w:t>
      </w:r>
      <w:r>
        <w:rPr>
          <w:color w:val="000000"/>
        </w:rPr>
        <w:br/>
      </w:r>
      <w:r>
        <w:rPr>
          <w:rStyle w:val="Strong"/>
          <w:color w:val="000000"/>
        </w:rPr>
        <w:t>Riesgos:</w:t>
      </w:r>
      <w:r>
        <w:rPr>
          <w:color w:val="000000"/>
        </w:rPr>
        <w:t> Si surgen problemas potenciales durante el diseño, X.P sugiere utilizar una pareja de desarrolladores para que investiguen y reduzcan al máximo el riesgo que supone ese problema. </w:t>
      </w:r>
      <w:r>
        <w:rPr>
          <w:color w:val="000000"/>
        </w:rPr>
        <w:br/>
      </w:r>
      <w:r>
        <w:rPr>
          <w:rStyle w:val="Strong"/>
          <w:color w:val="000000"/>
        </w:rPr>
        <w:t>Funcionalidad extra:</w:t>
      </w:r>
      <w:r>
        <w:rPr>
          <w:color w:val="000000"/>
        </w:rPr>
        <w:t xml:space="preserve"> Nunca se debe añadir funcionalidad extra al </w:t>
      </w:r>
      <w:proofErr w:type="gramStart"/>
      <w:r>
        <w:rPr>
          <w:color w:val="000000"/>
        </w:rPr>
        <w:t>programa</w:t>
      </w:r>
      <w:proofErr w:type="gramEnd"/>
      <w:r>
        <w:rPr>
          <w:color w:val="000000"/>
        </w:rPr>
        <w:t xml:space="preserve"> aunque se piense que en un futuro será utilizada. Sólo el 10% de la misma es utilizada, lo que implica que el desarrollo de funcionalidad extra es un desperdicio de tiempo y recursos. </w:t>
      </w:r>
      <w:r>
        <w:rPr>
          <w:color w:val="000000"/>
        </w:rPr>
        <w:br/>
      </w:r>
      <w:r>
        <w:rPr>
          <w:rStyle w:val="Strong"/>
          <w:color w:val="000000"/>
        </w:rPr>
        <w:t>Refactorizar.</w:t>
      </w:r>
      <w:r>
        <w:rPr>
          <w:color w:val="000000"/>
        </w:rPr>
        <w:t> Refactorizar es mejorar y modificar la estructura y codificación de códigos ya creados sin alterar su funcionalidad. Refactorizar supone revisar de nuevo estos códigos para procurar optimizar su funcionamiento. Es muy común rehusar códigos ya creados que contienen funcionalidades que no serán usadas y diseños obsoletos. Esto es un error porque puede generar código completamente inestable y muy mal diseñado; por este motivo, es necesario refactorizar cuando se va a utilizar código ya creado. </w:t>
      </w:r>
      <w:r>
        <w:rPr>
          <w:color w:val="000000"/>
        </w:rPr>
        <w:br/>
      </w:r>
      <w:r>
        <w:rPr>
          <w:rStyle w:val="Strong"/>
          <w:color w:val="000000"/>
        </w:rPr>
        <w:t>Tarjetas C.R.C.</w:t>
      </w:r>
      <w:r>
        <w:rPr>
          <w:color w:val="000000"/>
        </w:rPr>
        <w:t> El uso de las tarjetas C.R.C (</w:t>
      </w:r>
      <w:proofErr w:type="spellStart"/>
      <w:r>
        <w:rPr>
          <w:color w:val="000000"/>
        </w:rPr>
        <w:t>Class</w:t>
      </w:r>
      <w:proofErr w:type="spellEnd"/>
      <w:r>
        <w:rPr>
          <w:color w:val="000000"/>
        </w:rPr>
        <w:t xml:space="preserve">, </w:t>
      </w:r>
      <w:proofErr w:type="spellStart"/>
      <w:r>
        <w:rPr>
          <w:color w:val="000000"/>
        </w:rPr>
        <w:t>Responsabilities</w:t>
      </w:r>
      <w:proofErr w:type="spellEnd"/>
      <w:r>
        <w:rPr>
          <w:color w:val="000000"/>
        </w:rPr>
        <w:t xml:space="preserve"> and </w:t>
      </w:r>
      <w:proofErr w:type="spellStart"/>
      <w:r>
        <w:rPr>
          <w:color w:val="000000"/>
        </w:rPr>
        <w:t>Collaboration</w:t>
      </w:r>
      <w:proofErr w:type="spellEnd"/>
      <w:r>
        <w:rPr>
          <w:color w:val="000000"/>
        </w:rPr>
        <w:t>) permiten al programador centrarse y apreciar el desarrollo orientado a objetos olvidándose de los malos hábitos de la programación procedural clásica.</w:t>
      </w:r>
      <w:r>
        <w:rPr>
          <w:color w:val="000000"/>
        </w:rPr>
        <w:br/>
        <w:t>Las tarjetas C.R.C representan objetos; la clase a la que pertenece el objeto se puede escribir en la parte de arriba de la tarjeta, en una columna a la izquierda se pueden escribir las responsabilidades u objetivos que debe cumplir el objeto y a la derecha, las clases que colaboran con cada responsabilidad. </w:t>
      </w:r>
    </w:p>
    <w:p w14:paraId="3B440753" w14:textId="3BD9E10E" w:rsidR="00C63C04" w:rsidRDefault="00C63C04" w:rsidP="002E6218">
      <w:pPr>
        <w:pStyle w:val="CuerpoTesis"/>
        <w:rPr>
          <w:lang w:val="es-EC"/>
        </w:rPr>
      </w:pPr>
    </w:p>
    <w:p w14:paraId="309BB120" w14:textId="00400524" w:rsidR="00C63C04" w:rsidRDefault="00C63C04" w:rsidP="007D2017">
      <w:pPr>
        <w:pStyle w:val="E3Tesis"/>
      </w:pPr>
      <w:r w:rsidRPr="00C63C04">
        <w:t>Fase 3 Codificación.</w:t>
      </w:r>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w:t>
      </w:r>
      <w:r>
        <w:lastRenderedPageBreak/>
        <w:t>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2" w:name="_Toc530638418"/>
      <w:r w:rsidRPr="00A8214A">
        <w:rPr>
          <w:lang w:val="es-EC"/>
        </w:rPr>
        <w:t>Establecer plataforma para el desarrollo de la solución informática.</w:t>
      </w:r>
      <w:bookmarkEnd w:id="62"/>
    </w:p>
    <w:p w14:paraId="136C5353" w14:textId="77777777" w:rsidR="002E6218" w:rsidRDefault="002E6218" w:rsidP="00D755A7">
      <w:pPr>
        <w:pStyle w:val="E2Tesis"/>
        <w:numPr>
          <w:ilvl w:val="0"/>
          <w:numId w:val="8"/>
        </w:numPr>
        <w:rPr>
          <w:lang w:val="es-EC"/>
        </w:rPr>
      </w:pPr>
      <w:bookmarkStart w:id="63" w:name="_Toc530638419"/>
      <w:r w:rsidRPr="00A8214A">
        <w:rPr>
          <w:lang w:val="es-EC"/>
        </w:rPr>
        <w:t>Analizar y modelar las funcionalidades de la solución informática en base a los requerimientos dados por la clínica odontológica.</w:t>
      </w:r>
      <w:bookmarkEnd w:id="63"/>
    </w:p>
    <w:p w14:paraId="3DC54229" w14:textId="77777777" w:rsidR="002E6218" w:rsidRDefault="002E6218" w:rsidP="00D755A7">
      <w:pPr>
        <w:pStyle w:val="E2Tesis"/>
        <w:numPr>
          <w:ilvl w:val="0"/>
          <w:numId w:val="8"/>
        </w:numPr>
        <w:rPr>
          <w:lang w:val="es-EC"/>
        </w:rPr>
      </w:pPr>
      <w:bookmarkStart w:id="64"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4"/>
    </w:p>
    <w:p w14:paraId="538802C6" w14:textId="77777777" w:rsidR="002E6218" w:rsidRPr="00F63A85" w:rsidRDefault="002E6218" w:rsidP="00D755A7">
      <w:pPr>
        <w:pStyle w:val="E2Tesis"/>
        <w:numPr>
          <w:ilvl w:val="0"/>
          <w:numId w:val="8"/>
        </w:numPr>
        <w:rPr>
          <w:lang w:val="es-EC"/>
        </w:rPr>
      </w:pPr>
      <w:bookmarkStart w:id="65" w:name="_Toc530638421"/>
      <w:r w:rsidRPr="00C31E68">
        <w:rPr>
          <w:lang w:val="es-EC"/>
        </w:rPr>
        <w:t>Elaborar documentación</w:t>
      </w:r>
      <w:bookmarkEnd w:id="6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6" w:name="_Toc527403372"/>
      <w:bookmarkStart w:id="67" w:name="_Toc530638422"/>
      <w:r>
        <w:lastRenderedPageBreak/>
        <w:t>Discusión</w:t>
      </w:r>
      <w:bookmarkEnd w:id="66"/>
      <w:bookmarkEnd w:id="6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8" w:name="_Toc527403373"/>
      <w:bookmarkStart w:id="69" w:name="_Toc530638423"/>
      <w:r>
        <w:t>Desarrollo de la propuesta alternativa</w:t>
      </w:r>
      <w:bookmarkEnd w:id="68"/>
      <w:bookmarkEnd w:id="69"/>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E9F117E"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003C0A18" w:rsidRPr="00F5334D">
        <w:fldChar w:fldCharType="separate"/>
      </w:r>
      <w:r w:rsidR="00245F81" w:rsidRPr="00245F81">
        <w:rPr>
          <w:noProof/>
        </w:rPr>
        <w:t>[3]</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0" w:name="_Toc527403374"/>
      <w:bookmarkStart w:id="71" w:name="_Toc530638424"/>
      <w:r>
        <w:t>Valoración Técnica económica ambiental</w:t>
      </w:r>
      <w:bookmarkEnd w:id="70"/>
      <w:bookmarkEnd w:id="7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2" w:name="_Toc527403375"/>
      <w:bookmarkStart w:id="73" w:name="_Toc530638425"/>
      <w:r>
        <w:lastRenderedPageBreak/>
        <w:t>Conclusiones</w:t>
      </w:r>
      <w:bookmarkEnd w:id="72"/>
      <w:bookmarkEnd w:id="73"/>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5276D3EC"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D0480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003F2695">
        <w:fldChar w:fldCharType="separate"/>
      </w:r>
      <w:r w:rsidR="003F2695" w:rsidRPr="003F2695">
        <w:rPr>
          <w:noProof/>
        </w:rPr>
        <w:t>[26]</w:t>
      </w:r>
      <w:r w:rsidR="003F2695">
        <w:fldChar w:fldCharType="end"/>
      </w:r>
      <w:r w:rsidR="00D0480D">
        <w:t xml:space="preserve">; </w:t>
      </w:r>
      <w:r w:rsidR="003D6EAC" w:rsidRPr="003D6EAC">
        <w:t>Pedro Gallardo</w:t>
      </w:r>
      <w:r w:rsidR="003D6EAC">
        <w:t xml:space="preserve"> </w:t>
      </w:r>
      <w:r w:rsidR="00D0480D">
        <w:fldChar w:fldCharType="begin" w:fldLock="1"/>
      </w:r>
      <w:r w:rsidR="00D0480D">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00D0480D">
        <w:fldChar w:fldCharType="separate"/>
      </w:r>
      <w:r w:rsidR="00D0480D" w:rsidRPr="00D0480D">
        <w:rPr>
          <w:noProof/>
        </w:rPr>
        <w:t>[27]</w:t>
      </w:r>
      <w:r w:rsidR="00D0480D">
        <w:fldChar w:fldCharType="end"/>
      </w:r>
      <w:r w:rsidR="00D0480D">
        <w:t xml:space="preserve">; </w:t>
      </w:r>
      <w:r w:rsidR="00D0480D" w:rsidRPr="00D0480D">
        <w:t>Milagros Labrador</w:t>
      </w:r>
      <w:r w:rsidR="00D0480D">
        <w:fldChar w:fldCharType="begin" w:fldLock="1"/>
      </w:r>
      <w:r w:rsidR="00715D8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00D0480D">
        <w:fldChar w:fldCharType="separate"/>
      </w:r>
      <w:r w:rsidR="00D0480D" w:rsidRPr="00D0480D">
        <w:rPr>
          <w:noProof/>
        </w:rPr>
        <w:t>[28]</w:t>
      </w:r>
      <w:r w:rsidR="00D0480D">
        <w:fldChar w:fldCharType="end"/>
      </w:r>
      <w:r w:rsidR="00D0480D">
        <w:t xml:space="preserve">; </w:t>
      </w:r>
      <w:r w:rsidR="00D0480D" w:rsidRPr="00D0480D">
        <w:t>Alex Chillagano</w:t>
      </w:r>
      <w:r w:rsidR="00D0480D">
        <w:t xml:space="preserve"> </w:t>
      </w:r>
      <w:r w:rsidR="00715D8B">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00715D8B">
        <w:fldChar w:fldCharType="separate"/>
      </w:r>
      <w:r w:rsidR="00715D8B" w:rsidRPr="00715D8B">
        <w:rPr>
          <w:noProof/>
        </w:rPr>
        <w:t>[29]</w:t>
      </w:r>
      <w:r w:rsidR="00715D8B">
        <w:fldChar w:fldCharType="end"/>
      </w:r>
      <w:r w:rsidR="00715D8B">
        <w:t xml:space="preserve">; </w:t>
      </w:r>
      <w:r w:rsidR="00715D8B" w:rsidRPr="00715D8B">
        <w:t>Jesús Ponluiza</w:t>
      </w:r>
      <w:r w:rsidR="00715D8B">
        <w:t xml:space="preserve"> </w:t>
      </w:r>
      <w:r w:rsidR="00715D8B">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00715D8B">
        <w:fldChar w:fldCharType="separate"/>
      </w:r>
      <w:r w:rsidR="00715D8B" w:rsidRPr="00715D8B">
        <w:rPr>
          <w:noProof/>
        </w:rPr>
        <w:t>[30]</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operties":{"noteIndex":0},"schema":"https://github.com/citation-style-language/schema/raw/master/csl-citation.json"}</w:instrText>
      </w:r>
      <w:r w:rsidR="003D6EAC">
        <w:fldChar w:fldCharType="separate"/>
      </w:r>
      <w:r w:rsidR="003D6EAC" w:rsidRPr="003D6EAC">
        <w:rPr>
          <w:noProof/>
        </w:rPr>
        <w:t>[31]</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4" w:name="_Toc527403376"/>
      <w:bookmarkStart w:id="75" w:name="_Toc530638426"/>
      <w:r>
        <w:lastRenderedPageBreak/>
        <w:t>Recomendaciones</w:t>
      </w:r>
      <w:bookmarkEnd w:id="74"/>
      <w:bookmarkEnd w:id="7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6" w:name="_Toc527403377"/>
      <w:bookmarkStart w:id="77" w:name="_Toc530638427"/>
      <w:r>
        <w:lastRenderedPageBreak/>
        <w:t>Bibliografía</w:t>
      </w:r>
      <w:bookmarkEnd w:id="76"/>
      <w:bookmarkEnd w:id="77"/>
    </w:p>
    <w:p w14:paraId="2ACD6B25" w14:textId="77777777" w:rsidR="003447B7" w:rsidRDefault="003447B7" w:rsidP="00F63A85">
      <w:pPr>
        <w:pStyle w:val="CuerpoTesis"/>
      </w:pPr>
    </w:p>
    <w:bookmarkStart w:id="78" w:name="_Toc527403378"/>
    <w:p w14:paraId="77B462AE" w14:textId="031E2B27" w:rsidR="003D6EAC" w:rsidRPr="001D586F" w:rsidRDefault="00C831C8" w:rsidP="003D6EAC">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6C1BB5">
        <w:rPr>
          <w:lang w:val="es-EC"/>
        </w:rPr>
        <w:instrText xml:space="preserve">ADDIN Mendeley Bibliography CSL_BIBLIOGRAPHY </w:instrText>
      </w:r>
      <w:r>
        <w:fldChar w:fldCharType="separate"/>
      </w:r>
      <w:r w:rsidR="003D6EAC" w:rsidRPr="003D6EAC">
        <w:rPr>
          <w:rFonts w:ascii="Calibri" w:hAnsi="Calibri" w:cs="Calibri"/>
          <w:noProof/>
          <w:szCs w:val="24"/>
        </w:rPr>
        <w:t>[1]</w:t>
      </w:r>
      <w:r w:rsidR="003D6EAC" w:rsidRPr="003D6EAC">
        <w:rPr>
          <w:rFonts w:ascii="Calibri" w:hAnsi="Calibri" w:cs="Calibri"/>
          <w:noProof/>
          <w:szCs w:val="24"/>
        </w:rPr>
        <w:tab/>
        <w:t xml:space="preserve">C. Dawson and G. Martín, “El proyecto fin de carrera en ingeniería informática: una guía para el estudiante.” </w:t>
      </w:r>
      <w:r w:rsidR="003D6EAC" w:rsidRPr="001D586F">
        <w:rPr>
          <w:rFonts w:ascii="Calibri" w:hAnsi="Calibri" w:cs="Calibri"/>
          <w:noProof/>
          <w:szCs w:val="24"/>
          <w:lang w:val="en-US"/>
        </w:rPr>
        <w:t>PEARSON EDUCACION, p. 169, 2002.</w:t>
      </w:r>
    </w:p>
    <w:p w14:paraId="5E3AB5A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w:t>
      </w:r>
      <w:r w:rsidRPr="001D586F">
        <w:rPr>
          <w:rFonts w:ascii="Calibri" w:hAnsi="Calibri" w:cs="Calibri"/>
          <w:noProof/>
          <w:szCs w:val="24"/>
          <w:lang w:val="en-US"/>
        </w:rPr>
        <w:tab/>
        <w:t>K. Barbara, “Guidelines for performing Systematic Literature Reviews in Software Engineering,” 2007.</w:t>
      </w:r>
    </w:p>
    <w:p w14:paraId="0D57BF08"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w:t>
      </w:r>
      <w:r w:rsidRPr="001D586F">
        <w:rPr>
          <w:rFonts w:ascii="Calibri" w:hAnsi="Calibri" w:cs="Calibri"/>
          <w:noProof/>
          <w:szCs w:val="24"/>
          <w:lang w:val="en-US"/>
        </w:rPr>
        <w:tab/>
        <w:t>B. Kitchenham, “Procedures for Performing Systematic Reviews,” 2004.</w:t>
      </w:r>
    </w:p>
    <w:p w14:paraId="7A4856F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4]</w:t>
      </w:r>
      <w:r w:rsidRPr="003D6EAC">
        <w:rPr>
          <w:rFonts w:ascii="Calibri" w:hAnsi="Calibri" w:cs="Calibri"/>
          <w:noProof/>
          <w:szCs w:val="24"/>
        </w:rPr>
        <w:tab/>
        <w:t xml:space="preserve">J. D. Velásquez Henao and J. D. V. Henao, “Una Guía Corta para Escribir Revisiones Sistemáticas de Literatura. Parte 4,” </w:t>
      </w:r>
      <w:r w:rsidRPr="003D6EAC">
        <w:rPr>
          <w:rFonts w:ascii="Calibri" w:hAnsi="Calibri" w:cs="Calibri"/>
          <w:i/>
          <w:iCs/>
          <w:noProof/>
          <w:szCs w:val="24"/>
        </w:rPr>
        <w:t>DYNA</w:t>
      </w:r>
      <w:r w:rsidRPr="003D6EAC">
        <w:rPr>
          <w:rFonts w:ascii="Calibri" w:hAnsi="Calibri" w:cs="Calibri"/>
          <w:noProof/>
          <w:szCs w:val="24"/>
        </w:rPr>
        <w:t>, vol. 82, no. 190, pp. 9–12, May 2015.</w:t>
      </w:r>
    </w:p>
    <w:p w14:paraId="443C4ED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5]</w:t>
      </w:r>
      <w:r w:rsidRPr="003D6EAC">
        <w:rPr>
          <w:rFonts w:ascii="Calibri" w:hAnsi="Calibri" w:cs="Calibri"/>
          <w:noProof/>
          <w:szCs w:val="24"/>
        </w:rPr>
        <w:tab/>
        <w:t xml:space="preserve">J. D. Velásquez, “Una Guía Corta para Escribir Revisiones Sistemáticas de Literatura Parte 3,” </w:t>
      </w:r>
      <w:r w:rsidRPr="003D6EAC">
        <w:rPr>
          <w:rFonts w:ascii="Calibri" w:hAnsi="Calibri" w:cs="Calibri"/>
          <w:i/>
          <w:iCs/>
          <w:noProof/>
          <w:szCs w:val="24"/>
        </w:rPr>
        <w:t>DYNA</w:t>
      </w:r>
      <w:r w:rsidRPr="003D6EAC">
        <w:rPr>
          <w:rFonts w:ascii="Calibri" w:hAnsi="Calibri" w:cs="Calibri"/>
          <w:noProof/>
          <w:szCs w:val="24"/>
        </w:rPr>
        <w:t>, vol. 82, no. 189, pp. 9–12, Feb. 2015.</w:t>
      </w:r>
    </w:p>
    <w:p w14:paraId="58AA631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6]</w:t>
      </w:r>
      <w:r w:rsidRPr="003D6EAC">
        <w:rPr>
          <w:rFonts w:ascii="Calibri" w:hAnsi="Calibri" w:cs="Calibri"/>
          <w:noProof/>
          <w:szCs w:val="24"/>
        </w:rPr>
        <w:tab/>
        <w:t xml:space="preserve">“Una Guía Corta para Escribir Revisiones Sistemáticas de Literatura Parte 1,” </w:t>
      </w:r>
      <w:r w:rsidRPr="003D6EAC">
        <w:rPr>
          <w:rFonts w:ascii="Calibri" w:hAnsi="Calibri" w:cs="Calibri"/>
          <w:i/>
          <w:iCs/>
          <w:noProof/>
          <w:szCs w:val="24"/>
        </w:rPr>
        <w:t>DYNA</w:t>
      </w:r>
      <w:r w:rsidRPr="003D6EAC">
        <w:rPr>
          <w:rFonts w:ascii="Calibri" w:hAnsi="Calibri" w:cs="Calibri"/>
          <w:noProof/>
          <w:szCs w:val="24"/>
        </w:rPr>
        <w:t>, vol. 81, no. 187, pp. 9–10, 2014.</w:t>
      </w:r>
    </w:p>
    <w:p w14:paraId="1BA8CF1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7]</w:t>
      </w:r>
      <w:r w:rsidRPr="003D6EAC">
        <w:rPr>
          <w:rFonts w:ascii="Calibri" w:hAnsi="Calibri" w:cs="Calibri"/>
          <w:noProof/>
          <w:szCs w:val="24"/>
        </w:rPr>
        <w:tab/>
        <w:t xml:space="preserve">I. Sommerville, </w:t>
      </w:r>
      <w:r w:rsidRPr="003D6EAC">
        <w:rPr>
          <w:rFonts w:ascii="Calibri" w:hAnsi="Calibri" w:cs="Calibri"/>
          <w:i/>
          <w:iCs/>
          <w:noProof/>
          <w:szCs w:val="24"/>
        </w:rPr>
        <w:t>Software Engineering</w:t>
      </w:r>
      <w:r w:rsidRPr="003D6EAC">
        <w:rPr>
          <w:rFonts w:ascii="Calibri" w:hAnsi="Calibri" w:cs="Calibri"/>
          <w:noProof/>
          <w:szCs w:val="24"/>
        </w:rPr>
        <w:t>. 2011.</w:t>
      </w:r>
    </w:p>
    <w:p w14:paraId="361D556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8]</w:t>
      </w:r>
      <w:r w:rsidRPr="003D6EAC">
        <w:rPr>
          <w:rFonts w:ascii="Calibri" w:hAnsi="Calibri" w:cs="Calibri"/>
          <w:noProof/>
          <w:szCs w:val="24"/>
        </w:rPr>
        <w:tab/>
        <w:t xml:space="preserve">K. BECK, </w:t>
      </w:r>
      <w:r w:rsidRPr="003D6EAC">
        <w:rPr>
          <w:rFonts w:ascii="Calibri" w:hAnsi="Calibri" w:cs="Calibri"/>
          <w:i/>
          <w:iCs/>
          <w:noProof/>
          <w:szCs w:val="24"/>
        </w:rPr>
        <w:t>Una explicación de la programación extrema:Aceptar el cambio.</w:t>
      </w:r>
      <w:r w:rsidRPr="003D6EAC">
        <w:rPr>
          <w:rFonts w:ascii="Calibri" w:hAnsi="Calibri" w:cs="Calibri"/>
          <w:noProof/>
          <w:szCs w:val="24"/>
        </w:rPr>
        <w:t xml:space="preserve"> MADRID, 2002.</w:t>
      </w:r>
    </w:p>
    <w:p w14:paraId="1E617B0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9]</w:t>
      </w:r>
      <w:r w:rsidRPr="003D6EAC">
        <w:rPr>
          <w:rFonts w:ascii="Calibri" w:hAnsi="Calibri" w:cs="Calibri"/>
          <w:noProof/>
          <w:szCs w:val="24"/>
        </w:rPr>
        <w:tab/>
        <w:t>Bustamante Dayana and Rodríguez Jean, “Metodología Actual-Metodología XP,” 2014.</w:t>
      </w:r>
    </w:p>
    <w:p w14:paraId="1CB8862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0]</w:t>
      </w:r>
      <w:r w:rsidRPr="003D6EAC">
        <w:rPr>
          <w:rFonts w:ascii="Calibri" w:hAnsi="Calibri" w:cs="Calibri"/>
          <w:noProof/>
          <w:szCs w:val="24"/>
        </w:rPr>
        <w:tab/>
        <w:t>L. Florez, M. Felipe, G. Tobon, U. Tecnologica, D. E. Pereira, and F. De Ingenierias, “FORMULACION DE CRITERIOS PARA LA SELECCION DE METODOLOGIAS DE DESARROLLO DE SOFTWARE.”</w:t>
      </w:r>
    </w:p>
    <w:p w14:paraId="6DFEF66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1]</w:t>
      </w:r>
      <w:r w:rsidRPr="003D6EAC">
        <w:rPr>
          <w:rFonts w:ascii="Calibri" w:hAnsi="Calibri" w:cs="Calibri"/>
          <w:noProof/>
          <w:szCs w:val="24"/>
        </w:rPr>
        <w:tab/>
        <w:t>L. G. Definitiva, “La Guía de Scrum.”</w:t>
      </w:r>
    </w:p>
    <w:p w14:paraId="6940D49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2]</w:t>
      </w:r>
      <w:r w:rsidRPr="003D6EAC">
        <w:rPr>
          <w:rFonts w:ascii="Calibri" w:hAnsi="Calibri" w:cs="Calibri"/>
          <w:noProof/>
          <w:szCs w:val="24"/>
        </w:rPr>
        <w:tab/>
        <w:t>Manuel Trigas Gallego, “Metodología Scrum.”</w:t>
      </w:r>
    </w:p>
    <w:p w14:paraId="77299892"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3]</w:t>
      </w:r>
      <w:r w:rsidRPr="001D586F">
        <w:rPr>
          <w:rFonts w:ascii="Calibri" w:hAnsi="Calibri" w:cs="Calibri"/>
          <w:noProof/>
          <w:szCs w:val="24"/>
          <w:lang w:val="en-US"/>
        </w:rPr>
        <w:tab/>
        <w:t xml:space="preserve">A. Cockburn, </w:t>
      </w:r>
      <w:r w:rsidRPr="001D586F">
        <w:rPr>
          <w:rFonts w:ascii="Calibri" w:hAnsi="Calibri" w:cs="Calibri"/>
          <w:i/>
          <w:iCs/>
          <w:noProof/>
          <w:szCs w:val="24"/>
          <w:lang w:val="en-US"/>
        </w:rPr>
        <w:t>Agile software development</w:t>
      </w:r>
      <w:r w:rsidRPr="001D586F">
        <w:rPr>
          <w:rFonts w:ascii="Calibri" w:hAnsi="Calibri" w:cs="Calibri"/>
          <w:noProof/>
          <w:szCs w:val="24"/>
          <w:lang w:val="en-US"/>
        </w:rPr>
        <w:t xml:space="preserve">. </w:t>
      </w:r>
      <w:r w:rsidRPr="003D6EAC">
        <w:rPr>
          <w:rFonts w:ascii="Calibri" w:hAnsi="Calibri" w:cs="Calibri"/>
          <w:noProof/>
          <w:szCs w:val="24"/>
        </w:rPr>
        <w:t>2002.</w:t>
      </w:r>
    </w:p>
    <w:p w14:paraId="11CF1DD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4]</w:t>
      </w:r>
      <w:r w:rsidRPr="003D6EAC">
        <w:rPr>
          <w:rFonts w:ascii="Calibri" w:hAnsi="Calibri" w:cs="Calibri"/>
          <w:noProof/>
          <w:szCs w:val="24"/>
        </w:rPr>
        <w:tab/>
        <w:t>A. O. Duarte and M. Rojas, “Las Metodologías de Desarrollo Ágil como una Oportunidad para la Ingeniería del Software Educativo,” 2008.</w:t>
      </w:r>
    </w:p>
    <w:p w14:paraId="51B7894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5]</w:t>
      </w:r>
      <w:r w:rsidRPr="003D6EAC">
        <w:rPr>
          <w:rFonts w:ascii="Calibri" w:hAnsi="Calibri" w:cs="Calibri"/>
          <w:noProof/>
          <w:szCs w:val="24"/>
        </w:rPr>
        <w:tab/>
        <w:t>Oya Maria Rosa and Torrealba Javier, “MÉTODO DE DESARROLLO DE SISTEMAS DINÁMICOS (DSDM),” Venezule, 2016.</w:t>
      </w:r>
    </w:p>
    <w:p w14:paraId="091B5FE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16]</w:t>
      </w:r>
      <w:r w:rsidRPr="001D586F">
        <w:rPr>
          <w:rFonts w:ascii="Calibri" w:hAnsi="Calibri" w:cs="Calibri"/>
          <w:noProof/>
          <w:szCs w:val="24"/>
          <w:lang w:val="en-US"/>
        </w:rPr>
        <w:tab/>
        <w:t>A. Iacovelli and C. Souveyet, “Framework for Agile Methods Classification,” 2008.</w:t>
      </w:r>
    </w:p>
    <w:p w14:paraId="7A3A462D"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7]</w:t>
      </w:r>
      <w:r w:rsidRPr="001D586F">
        <w:rPr>
          <w:rFonts w:ascii="Calibri" w:hAnsi="Calibri" w:cs="Calibri"/>
          <w:noProof/>
          <w:szCs w:val="24"/>
          <w:lang w:val="en-US"/>
        </w:rPr>
        <w:tab/>
        <w:t xml:space="preserve">G. Ahmad, Soomro Tariq, and Nawas Mohammad, “Agile Methodologies : Comparative Study and Future Direction,” no. </w:t>
      </w:r>
      <w:r w:rsidRPr="003D6EAC">
        <w:rPr>
          <w:rFonts w:ascii="Calibri" w:hAnsi="Calibri" w:cs="Calibri"/>
          <w:noProof/>
          <w:szCs w:val="24"/>
        </w:rPr>
        <w:t>July, 2014.</w:t>
      </w:r>
    </w:p>
    <w:p w14:paraId="28A32DD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8]</w:t>
      </w:r>
      <w:r w:rsidRPr="003D6EAC">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721CCB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lastRenderedPageBreak/>
        <w:t>[19]</w:t>
      </w:r>
      <w:r w:rsidRPr="003D6EAC">
        <w:rPr>
          <w:rFonts w:ascii="Calibri" w:hAnsi="Calibri" w:cs="Calibri"/>
          <w:noProof/>
          <w:szCs w:val="24"/>
        </w:rPr>
        <w:tab/>
        <w:t xml:space="preserve">F. Valtion teknillinen tutkimuskeskus., J. Acosta, J. Ariza, and M. Salas, </w:t>
      </w:r>
      <w:r w:rsidRPr="003D6EAC">
        <w:rPr>
          <w:rFonts w:ascii="Calibri" w:hAnsi="Calibri" w:cs="Calibri"/>
          <w:i/>
          <w:iCs/>
          <w:noProof/>
          <w:szCs w:val="24"/>
        </w:rPr>
        <w:t>Estudio y análisis de los framework en php basados en el modelo vista controlador para el desarrollo de software orientado a la web</w:t>
      </w:r>
      <w:r w:rsidRPr="003D6EAC">
        <w:rPr>
          <w:rFonts w:ascii="Calibri" w:hAnsi="Calibri" w:cs="Calibri"/>
          <w:noProof/>
          <w:szCs w:val="24"/>
        </w:rPr>
        <w:t xml:space="preserve">, vol. 4, no. 2. </w:t>
      </w:r>
      <w:r w:rsidRPr="001D586F">
        <w:rPr>
          <w:rFonts w:ascii="Calibri" w:hAnsi="Calibri" w:cs="Calibri"/>
          <w:noProof/>
          <w:szCs w:val="24"/>
          <w:lang w:val="en-US"/>
        </w:rPr>
        <w:t>VTT, 2013.</w:t>
      </w:r>
    </w:p>
    <w:p w14:paraId="06B6A8B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0]</w:t>
      </w:r>
      <w:r w:rsidRPr="001D586F">
        <w:rPr>
          <w:rFonts w:ascii="Calibri" w:hAnsi="Calibri" w:cs="Calibri"/>
          <w:noProof/>
          <w:szCs w:val="24"/>
          <w:lang w:val="en-US"/>
        </w:rPr>
        <w:tab/>
        <w:t xml:space="preserve">X. Li, S. Karnan, and J. A. Chishti, “An empirical study of three PHP frameworks,” </w:t>
      </w:r>
      <w:r w:rsidRPr="001D586F">
        <w:rPr>
          <w:rFonts w:ascii="Calibri" w:hAnsi="Calibri" w:cs="Calibri"/>
          <w:i/>
          <w:iCs/>
          <w:noProof/>
          <w:szCs w:val="24"/>
          <w:lang w:val="en-US"/>
        </w:rPr>
        <w:t xml:space="preserve">2017 4th Int. </w:t>
      </w:r>
      <w:r w:rsidRPr="003D6EAC">
        <w:rPr>
          <w:rFonts w:ascii="Calibri" w:hAnsi="Calibri" w:cs="Calibri"/>
          <w:i/>
          <w:iCs/>
          <w:noProof/>
          <w:szCs w:val="24"/>
        </w:rPr>
        <w:t>Conf. Syst. Informatics, ICSAI 2017</w:t>
      </w:r>
      <w:r w:rsidRPr="003D6EAC">
        <w:rPr>
          <w:rFonts w:ascii="Calibri" w:hAnsi="Calibri" w:cs="Calibri"/>
          <w:noProof/>
          <w:szCs w:val="24"/>
        </w:rPr>
        <w:t>, vol. 2018–Janua, no. Icsai, pp. 1636–1640, 2018.</w:t>
      </w:r>
    </w:p>
    <w:p w14:paraId="287395CE"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t>[21]</w:t>
      </w:r>
      <w:r w:rsidRPr="003D6EAC">
        <w:rPr>
          <w:rFonts w:ascii="Calibri" w:hAnsi="Calibri" w:cs="Calibri"/>
          <w:noProof/>
          <w:szCs w:val="24"/>
        </w:rPr>
        <w:tab/>
        <w:t xml:space="preserve">S. De Gestión, D. C. De Méritos, R. Valarezo, and T. Guarda, “Comparativo de los Frameworks Laravel y Codeigniter Frameworks,” </w:t>
      </w:r>
      <w:r w:rsidRPr="003D6EAC">
        <w:rPr>
          <w:rFonts w:ascii="Calibri" w:hAnsi="Calibri" w:cs="Calibri"/>
          <w:i/>
          <w:iCs/>
          <w:noProof/>
          <w:szCs w:val="24"/>
        </w:rPr>
        <w:t xml:space="preserve">2018 13th Iber. </w:t>
      </w:r>
      <w:r w:rsidRPr="001D586F">
        <w:rPr>
          <w:rFonts w:ascii="Calibri" w:hAnsi="Calibri" w:cs="Calibri"/>
          <w:i/>
          <w:iCs/>
          <w:noProof/>
          <w:szCs w:val="24"/>
          <w:lang w:val="en-US"/>
        </w:rPr>
        <w:t>Conf. Inf. Syst. Technol.</w:t>
      </w:r>
      <w:r w:rsidRPr="001D586F">
        <w:rPr>
          <w:rFonts w:ascii="Calibri" w:hAnsi="Calibri" w:cs="Calibri"/>
          <w:noProof/>
          <w:szCs w:val="24"/>
          <w:lang w:val="en-US"/>
        </w:rPr>
        <w:t>, pp. 1–6.</w:t>
      </w:r>
    </w:p>
    <w:p w14:paraId="7546B61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2]</w:t>
      </w:r>
      <w:r w:rsidRPr="001D586F">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1D586F">
        <w:rPr>
          <w:rFonts w:ascii="Calibri" w:hAnsi="Calibri" w:cs="Calibri"/>
          <w:i/>
          <w:iCs/>
          <w:noProof/>
          <w:szCs w:val="24"/>
          <w:lang w:val="en-US"/>
        </w:rPr>
        <w:t xml:space="preserve">Int. Res. J. Eng. </w:t>
      </w:r>
      <w:r w:rsidRPr="003D6EAC">
        <w:rPr>
          <w:rFonts w:ascii="Calibri" w:hAnsi="Calibri" w:cs="Calibri"/>
          <w:i/>
          <w:iCs/>
          <w:noProof/>
          <w:szCs w:val="24"/>
        </w:rPr>
        <w:t>Technol.</w:t>
      </w:r>
    </w:p>
    <w:p w14:paraId="34C430F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3]</w:t>
      </w:r>
      <w:r w:rsidRPr="003D6EAC">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6596B4B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4]</w:t>
      </w:r>
      <w:r w:rsidRPr="001D586F">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619FB38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5]</w:t>
      </w:r>
      <w:r w:rsidRPr="003D6EAC">
        <w:rPr>
          <w:rFonts w:ascii="Calibri" w:hAnsi="Calibri" w:cs="Calibri"/>
          <w:noProof/>
          <w:szCs w:val="24"/>
        </w:rPr>
        <w:tab/>
        <w:t>K. V. Suaza, “Definición de equivalencias entre historias de usuario y especificaciones en UN-LENCEP para el desarrollo ágil de software,” 2013.</w:t>
      </w:r>
    </w:p>
    <w:p w14:paraId="46B76D8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6]</w:t>
      </w:r>
      <w:r w:rsidRPr="003D6EAC">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F2B1D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7]</w:t>
      </w:r>
      <w:r w:rsidRPr="003D6EAC">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9C2824"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8]</w:t>
      </w:r>
      <w:r w:rsidRPr="001D586F">
        <w:rPr>
          <w:rFonts w:ascii="Calibri" w:hAnsi="Calibri" w:cs="Calibri"/>
          <w:noProof/>
          <w:szCs w:val="24"/>
          <w:lang w:val="en-US"/>
        </w:rPr>
        <w:tab/>
        <w:t xml:space="preserve">D. Milagros </w:t>
      </w:r>
      <w:r w:rsidRPr="001D586F">
        <w:rPr>
          <w:rFonts w:ascii="Calibri" w:hAnsi="Calibri" w:cs="Calibri"/>
          <w:i/>
          <w:iCs/>
          <w:noProof/>
          <w:szCs w:val="24"/>
          <w:lang w:val="en-US"/>
        </w:rPr>
        <w:t>et al.</w:t>
      </w:r>
      <w:r w:rsidRPr="001D586F">
        <w:rPr>
          <w:rFonts w:ascii="Calibri" w:hAnsi="Calibri" w:cs="Calibri"/>
          <w:noProof/>
          <w:szCs w:val="24"/>
          <w:lang w:val="en-US"/>
        </w:rPr>
        <w:t>, “Diseño del software de gestión Medical Records Orthodont-Soft The design of a piece of software: Orthodont-Soft Medical Records,” 2016.</w:t>
      </w:r>
    </w:p>
    <w:p w14:paraId="63BCD40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9]</w:t>
      </w:r>
      <w:r w:rsidRPr="003D6EAC">
        <w:rPr>
          <w:rFonts w:ascii="Calibri" w:hAnsi="Calibri" w:cs="Calibri"/>
          <w:noProof/>
          <w:szCs w:val="24"/>
        </w:rPr>
        <w:tab/>
        <w:t>Chillagano Lucio Alex Eduardo, “Aplicación Web Para La Gestión Académica y Administrativa De La Unidad De Atención Odontológica Uniandes,” Ambato, 2018.</w:t>
      </w:r>
    </w:p>
    <w:p w14:paraId="5E1F006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0]</w:t>
      </w:r>
      <w:r w:rsidRPr="003D6EAC">
        <w:rPr>
          <w:rFonts w:ascii="Calibri" w:hAnsi="Calibri" w:cs="Calibri"/>
          <w:noProof/>
          <w:szCs w:val="24"/>
        </w:rPr>
        <w:tab/>
        <w:t>Ponluiza Horta Jesús Mesías, “‘Diseño E Implementación De Un Sistema Web De Gestión Odontológico Para La Empresa Eléctrica Riobamba S.A.,’” Riobamba-Ecuador, 2016.</w:t>
      </w:r>
    </w:p>
    <w:p w14:paraId="665F9D4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1]</w:t>
      </w:r>
      <w:r w:rsidRPr="003D6EAC">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D2089AC"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2]</w:t>
      </w:r>
      <w:r w:rsidRPr="003D6EAC">
        <w:rPr>
          <w:rFonts w:ascii="Calibri" w:hAnsi="Calibri" w:cs="Calibri"/>
          <w:noProof/>
          <w:szCs w:val="24"/>
        </w:rPr>
        <w:tab/>
        <w:t xml:space="preserve">A. F. MOREIRA SANTANA and R. D. PALACIOS BARBERÁN, “DESARROLLO E IMPLEMENTACIÓN DE UN SISTEMA INFORMÁTICO PARA LA GESTIÓN DE CITAS MÉDICAS EN </w:t>
      </w:r>
      <w:r w:rsidRPr="003D6EAC">
        <w:rPr>
          <w:rFonts w:ascii="Calibri" w:hAnsi="Calibri" w:cs="Calibri"/>
          <w:noProof/>
          <w:szCs w:val="24"/>
        </w:rPr>
        <w:lastRenderedPageBreak/>
        <w:t>EL CONSULTORIO DENTAL &amp;quot;DIVINO NIÑO&amp;quot;.,” Aug. 2017.</w:t>
      </w:r>
    </w:p>
    <w:p w14:paraId="644E7B20"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3]</w:t>
      </w:r>
      <w:r w:rsidRPr="001D586F">
        <w:rPr>
          <w:rFonts w:ascii="Calibri" w:hAnsi="Calibri" w:cs="Calibri"/>
          <w:noProof/>
          <w:szCs w:val="24"/>
          <w:lang w:val="en-US"/>
        </w:rPr>
        <w:tab/>
        <w:t xml:space="preserve">C.-Y. Lin </w:t>
      </w:r>
      <w:r w:rsidRPr="001D586F">
        <w:rPr>
          <w:rFonts w:ascii="Calibri" w:hAnsi="Calibri" w:cs="Calibri"/>
          <w:i/>
          <w:iCs/>
          <w:noProof/>
          <w:szCs w:val="24"/>
          <w:lang w:val="en-US"/>
        </w:rPr>
        <w:t>et al.</w:t>
      </w:r>
      <w:r w:rsidRPr="001D586F">
        <w:rPr>
          <w:rFonts w:ascii="Calibri" w:hAnsi="Calibri" w:cs="Calibri"/>
          <w:noProof/>
          <w:szCs w:val="24"/>
          <w:lang w:val="en-US"/>
        </w:rPr>
        <w:t>, “Improvements in dental care using a new mobile app with cloud services,” 2014.</w:t>
      </w:r>
    </w:p>
    <w:p w14:paraId="31D66D5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4]</w:t>
      </w:r>
      <w:r w:rsidRPr="003D6EAC">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0A2D7FF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rPr>
      </w:pPr>
      <w:r w:rsidRPr="003D6EAC">
        <w:rPr>
          <w:rFonts w:ascii="Calibri" w:hAnsi="Calibri" w:cs="Calibri"/>
          <w:noProof/>
          <w:szCs w:val="24"/>
        </w:rPr>
        <w:t>[35]</w:t>
      </w:r>
      <w:r w:rsidRPr="003D6EAC">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9" w:name="_Toc530638428"/>
      <w:r>
        <w:t>Anexos</w:t>
      </w:r>
      <w:bookmarkEnd w:id="78"/>
      <w:bookmarkEnd w:id="79"/>
    </w:p>
    <w:p w14:paraId="352B373E" w14:textId="74495E41" w:rsidR="0053653C" w:rsidRDefault="0053653C" w:rsidP="009079D4">
      <w:pPr>
        <w:pStyle w:val="E2Tesis"/>
      </w:pPr>
      <w:bookmarkStart w:id="80" w:name="_Toc529736738"/>
      <w:bookmarkStart w:id="81" w:name="_Toc530638429"/>
      <w:r>
        <w:t>Anexo 1</w:t>
      </w:r>
      <w:bookmarkEnd w:id="80"/>
      <w:r w:rsidR="00F5334D">
        <w:t>: Revisión Sistemática de Literatura</w:t>
      </w:r>
      <w:bookmarkEnd w:id="8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2" w:name="_Toc521961214"/>
      <w:bookmarkStart w:id="83" w:name="_Toc529736739"/>
      <w:r w:rsidRPr="00E06CED">
        <w:rPr>
          <w:b/>
          <w:sz w:val="28"/>
        </w:rPr>
        <w:t>Revisión sistemática de literatura</w:t>
      </w:r>
      <w:r w:rsidRPr="00E06CED">
        <w:rPr>
          <w:rStyle w:val="SubtleEmphasis"/>
          <w:b/>
          <w:i w:val="0"/>
          <w:iCs w:val="0"/>
          <w:color w:val="auto"/>
          <w:sz w:val="28"/>
        </w:rPr>
        <w:t>.</w:t>
      </w:r>
      <w:bookmarkEnd w:id="82"/>
      <w:bookmarkEnd w:id="83"/>
    </w:p>
    <w:p w14:paraId="090A9CDB" w14:textId="3B33ECB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F5334D">
        <w:fldChar w:fldCharType="separate"/>
      </w:r>
      <w:r w:rsidR="00245F81" w:rsidRPr="00245F81">
        <w:rPr>
          <w:noProof/>
        </w:rPr>
        <w:t>[2]</w:t>
      </w:r>
      <w:r w:rsidRPr="00F5334D">
        <w:fldChar w:fldCharType="end"/>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fldChar w:fldCharType="begin" w:fldLock="1"/>
      </w:r>
      <w:r w:rsidR="00245F81">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5]","plainTextFormattedCitation":"[5]","previouslyFormattedCitation":"[5]"},"properties":{"noteIndex":0},"schema":"https://github.com/citation-style-language/schema/raw/master/csl-citation.json"}</w:instrText>
      </w:r>
      <w:r w:rsidRPr="00F5334D">
        <w:fldChar w:fldCharType="separate"/>
      </w:r>
      <w:r w:rsidR="00245F81" w:rsidRPr="00245F81">
        <w:rPr>
          <w:noProof/>
        </w:rPr>
        <w:t>[5]</w:t>
      </w:r>
      <w:r w:rsidRPr="00F5334D">
        <w:fldChar w:fldCharType="end"/>
      </w:r>
      <w:r w:rsidRPr="00F5334D">
        <w:fldChar w:fldCharType="begin" w:fldLock="1"/>
      </w:r>
      <w:r w:rsidR="00245F81">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6]","plainTextFormattedCitation":"[6]","previouslyFormattedCitation":"[6]"},"properties":{"noteIndex":0},"schema":"https://github.com/citation-style-language/schema/raw/master/csl-citation.json"}</w:instrText>
      </w:r>
      <w:r w:rsidRPr="00F5334D">
        <w:fldChar w:fldCharType="separate"/>
      </w:r>
      <w:r w:rsidR="00245F81" w:rsidRPr="00245F81">
        <w:rPr>
          <w:noProof/>
        </w:rPr>
        <w:t>[6]</w:t>
      </w:r>
      <w:r w:rsidRPr="00F5334D">
        <w:fldChar w:fldCharType="end"/>
      </w:r>
      <w:r w:rsidRPr="00F5334D">
        <w:t>.</w:t>
      </w:r>
    </w:p>
    <w:p w14:paraId="7730250B" w14:textId="0004ADD6"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4" w:name="_Toc521961215"/>
      <w:bookmarkStart w:id="85" w:name="_Toc529736740"/>
      <w:r w:rsidRPr="00E06CED">
        <w:rPr>
          <w:b/>
          <w:sz w:val="28"/>
        </w:rPr>
        <w:t>Proceso de SLR</w:t>
      </w:r>
      <w:bookmarkEnd w:id="84"/>
      <w:bookmarkEnd w:id="85"/>
    </w:p>
    <w:p w14:paraId="55938395" w14:textId="10B562E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BE158D">
        <w:fldChar w:fldCharType="separate"/>
      </w:r>
      <w:r w:rsidR="00245F81" w:rsidRPr="00245F81">
        <w:rPr>
          <w:noProof/>
        </w:rPr>
        <w:t>[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6" w:name="_Toc521961216"/>
      <w:bookmarkStart w:id="87" w:name="_Toc529736741"/>
      <w:r w:rsidRPr="00E06CED">
        <w:rPr>
          <w:b/>
          <w:sz w:val="28"/>
        </w:rPr>
        <w:t>Objetivo de la SLR</w:t>
      </w:r>
      <w:bookmarkEnd w:id="86"/>
      <w:bookmarkEnd w:id="8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lastRenderedPageBreak/>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8" w:name="_Toc521961217"/>
      <w:bookmarkStart w:id="89" w:name="_Toc529736742"/>
      <w:r w:rsidRPr="00E06CED">
        <w:rPr>
          <w:b/>
          <w:sz w:val="28"/>
        </w:rPr>
        <w:t>Pregunta de la SLR</w:t>
      </w:r>
      <w:bookmarkEnd w:id="88"/>
      <w:bookmarkEnd w:id="8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0"/>
      <w:bookmarkEnd w:id="9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2" w:name="_Toc521961219"/>
      <w:bookmarkStart w:id="93" w:name="_Toc529736744"/>
      <w:r w:rsidRPr="00591D27">
        <w:rPr>
          <w:b/>
          <w:sz w:val="28"/>
        </w:rPr>
        <w:t>Fuentes bibliográficas seleccionadas.</w:t>
      </w:r>
      <w:bookmarkEnd w:id="92"/>
      <w:bookmarkEnd w:id="9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lastRenderedPageBreak/>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4" w:name="_Toc521961220"/>
      <w:bookmarkStart w:id="95" w:name="_Toc529736745"/>
      <w:r w:rsidRPr="00E06CED">
        <w:rPr>
          <w:b/>
          <w:sz w:val="28"/>
        </w:rPr>
        <w:t>Cadenas de búsqueda</w:t>
      </w:r>
      <w:bookmarkEnd w:id="94"/>
      <w:bookmarkEnd w:id="9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46BC12EF" w:rsidR="00E7451D" w:rsidRDefault="00E7451D" w:rsidP="00E7451D">
      <w:pPr>
        <w:pStyle w:val="Caption"/>
      </w:pPr>
      <w:bookmarkStart w:id="96" w:name="_Ref530638527"/>
      <w:bookmarkStart w:id="97"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II</w:t>
      </w:r>
      <w:r w:rsidR="007E2FB6">
        <w:rPr>
          <w:noProof/>
        </w:rPr>
        <w:fldChar w:fldCharType="end"/>
      </w:r>
      <w:bookmarkEnd w:id="96"/>
      <w:r>
        <w:t>.</w:t>
      </w:r>
      <w:r>
        <w:br/>
      </w:r>
      <w:r w:rsidRPr="009E4BD7">
        <w:t>CADENAS DE BÚSQUEDA</w:t>
      </w:r>
      <w:bookmarkEnd w:id="9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C94DE9"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C94DE9"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C94DE9"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8" w:name="_Toc521961221"/>
    </w:p>
    <w:p w14:paraId="14EB2EC1" w14:textId="77777777" w:rsidR="0053653C" w:rsidRPr="007B5434" w:rsidRDefault="0053653C" w:rsidP="007B5434">
      <w:pPr>
        <w:pStyle w:val="CuerpoTesis"/>
        <w:rPr>
          <w:b/>
          <w:sz w:val="28"/>
        </w:rPr>
      </w:pPr>
      <w:bookmarkStart w:id="99" w:name="_Toc529736746"/>
      <w:r w:rsidRPr="007B5434">
        <w:rPr>
          <w:b/>
          <w:sz w:val="28"/>
        </w:rPr>
        <w:t>Criterios de Inclusión</w:t>
      </w:r>
      <w:bookmarkEnd w:id="98"/>
      <w:bookmarkEnd w:id="9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0" w:name="_Toc521961222"/>
      <w:bookmarkStart w:id="101" w:name="_Toc529736747"/>
      <w:r w:rsidRPr="007B5434">
        <w:rPr>
          <w:b/>
          <w:sz w:val="28"/>
        </w:rPr>
        <w:t>Criterios de Exclusión</w:t>
      </w:r>
      <w:bookmarkEnd w:id="100"/>
      <w:bookmarkEnd w:id="10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2" w:name="_Toc521961223"/>
      <w:bookmarkStart w:id="103" w:name="_Toc529736748"/>
      <w:r w:rsidRPr="007B5434">
        <w:rPr>
          <w:b/>
          <w:sz w:val="28"/>
        </w:rPr>
        <w:t>Ejecución de la SLR</w:t>
      </w:r>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4" w:name="_Toc521961224"/>
      <w:bookmarkStart w:id="10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4"/>
      <w:bookmarkEnd w:id="105"/>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7BDEF87D" w:rsidR="004127E6" w:rsidRDefault="004127E6" w:rsidP="009079D4">
      <w:pPr>
        <w:pStyle w:val="CuerpoTesis"/>
      </w:pPr>
    </w:p>
    <w:p w14:paraId="33EFCEF8" w14:textId="415CCC86" w:rsidR="004127E6" w:rsidRDefault="004127E6" w:rsidP="009079D4">
      <w:pPr>
        <w:pStyle w:val="CuerpoTesis"/>
      </w:pPr>
    </w:p>
    <w:p w14:paraId="201EFBE9" w14:textId="1B7E40A9" w:rsidR="004127E6" w:rsidRDefault="004127E6" w:rsidP="009079D4">
      <w:pPr>
        <w:pStyle w:val="CuerpoTesis"/>
      </w:pPr>
    </w:p>
    <w:p w14:paraId="55835B66" w14:textId="23FC6E96" w:rsidR="004127E6" w:rsidRPr="000E7C3C" w:rsidRDefault="004127E6" w:rsidP="009079D4">
      <w:pPr>
        <w:pStyle w:val="CuerpoTesis"/>
      </w:pPr>
      <w:r>
        <w:lastRenderedPageBreak/>
        <w:t>HACER DIAGRAMA DE FLUJO DEL NUMERO DE TRABAJOS</w:t>
      </w:r>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3FABB79"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X</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A4F0DF9"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9062EA">
        <w:rPr>
          <w:noProof/>
        </w:rPr>
        <w:t>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5B6F8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245F81">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Pr="00A25A01">
              <w:fldChar w:fldCharType="separate"/>
            </w:r>
            <w:r w:rsidR="00245F81" w:rsidRPr="00245F81">
              <w:rPr>
                <w:noProof/>
              </w:rPr>
              <w:t>[2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C5661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w:t>
            </w:r>
            <w:r w:rsidRPr="00A25A01">
              <w:rPr>
                <w:shd w:val="clear" w:color="auto" w:fill="FFFFFF"/>
              </w:rPr>
              <w:lastRenderedPageBreak/>
              <w:t xml:space="preserve">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245F81">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Pr="00A25A01">
              <w:rPr>
                <w:shd w:val="clear" w:color="auto" w:fill="FFFFFF"/>
              </w:rPr>
              <w:fldChar w:fldCharType="separate"/>
            </w:r>
            <w:r w:rsidR="00245F81" w:rsidRPr="00245F81">
              <w:rPr>
                <w:noProof/>
                <w:shd w:val="clear" w:color="auto" w:fill="FFFFFF"/>
              </w:rPr>
              <w:t>[27]</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lastRenderedPageBreak/>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044FFD3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D6EAC">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2]","plainTextFormattedCitation":"[32]","previouslyFormattedCitation":"[31]"},"properties":{"noteIndex":0},"schema":"https://github.com/citation-style-language/schema/raw/master/csl-citation.json"}</w:instrText>
            </w:r>
            <w:r w:rsidRPr="00A25A01">
              <w:fldChar w:fldCharType="separate"/>
            </w:r>
            <w:r w:rsidR="003D6EAC" w:rsidRPr="003D6EAC">
              <w:rPr>
                <w:noProof/>
              </w:rPr>
              <w:t>[32]</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5D33296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D6EAC">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3]","plainTextFormattedCitation":"[33]","previouslyFormattedCitation":"[32]"},"properties":{"noteIndex":0},"schema":"https://github.com/citation-style-language/schema/raw/master/csl-citation.json"}</w:instrText>
            </w:r>
            <w:r w:rsidRPr="00A25A01">
              <w:rPr>
                <w:lang w:val="en-US"/>
              </w:rPr>
              <w:fldChar w:fldCharType="separate"/>
            </w:r>
            <w:r w:rsidR="003D6EAC" w:rsidRPr="003D6EAC">
              <w:rPr>
                <w:noProof/>
                <w:lang w:val="en-US"/>
              </w:rPr>
              <w:t>[33]</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126EDA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15D8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D0480D" w:rsidRPr="00D0480D">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FBC439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D6EAC">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4]","plainTextFormattedCitation":"[34]","previouslyFormattedCitation":"[33]"},"properties":{"noteIndex":0},"schema":"https://github.com/citation-style-language/schema/raw/master/csl-citation.json"}</w:instrText>
            </w:r>
            <w:r w:rsidRPr="00A25A01">
              <w:fldChar w:fldCharType="separate"/>
            </w:r>
            <w:r w:rsidR="003D6EAC" w:rsidRPr="003D6EAC">
              <w:rPr>
                <w:noProof/>
              </w:rPr>
              <w:t>[34]</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3125A8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D6EAC">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5]","plainTextFormattedCitation":"[35]","previouslyFormattedCitation":"[34]"},"properties":{"noteIndex":0},"schema":"https://github.com/citation-style-language/schema/raw/master/csl-citation.json"}</w:instrText>
            </w:r>
            <w:r w:rsidRPr="00A25A01">
              <w:fldChar w:fldCharType="separate"/>
            </w:r>
            <w:r w:rsidR="003D6EAC" w:rsidRPr="003D6EAC">
              <w:rPr>
                <w:noProof/>
              </w:rPr>
              <w:t>[35]</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22C35F4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Pr="00A25A01">
              <w:rPr>
                <w:lang w:val="en-US"/>
              </w:rPr>
              <w:fldChar w:fldCharType="separate"/>
            </w:r>
            <w:r w:rsidR="00715D8B" w:rsidRPr="00715D8B">
              <w:rPr>
                <w:noProof/>
                <w:lang w:val="en-US"/>
              </w:rPr>
              <w:t>[29]</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2BB86FF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Pr="00A25A01">
              <w:fldChar w:fldCharType="separate"/>
            </w:r>
            <w:r w:rsidR="00715D8B" w:rsidRPr="00715D8B">
              <w:rPr>
                <w:noProof/>
              </w:rPr>
              <w:t>[30]</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58C6CAF"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eviouslyFormattedCitation":"[35]"},"properties":{"noteIndex":0},"schema":"https://github.com/citation-style-language/schema/raw/master/csl-citation.json"}</w:instrText>
            </w:r>
            <w:r w:rsidRPr="00A25A01">
              <w:fldChar w:fldCharType="separate"/>
            </w:r>
            <w:r w:rsidR="003D6EAC" w:rsidRPr="003D6EAC">
              <w:rPr>
                <w:noProof/>
              </w:rPr>
              <w:t>[31]</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lastRenderedPageBreak/>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3137FEC" w:rsidR="0053653C" w:rsidRDefault="00DE10AA" w:rsidP="00013D6C">
      <w:pPr>
        <w:pStyle w:val="CuerpoTesis"/>
        <w:rPr>
          <w:rFonts w:eastAsia="Times New Roman"/>
          <w:b/>
          <w:color w:val="000000" w:themeColor="text1"/>
          <w:lang w:val="es-EC" w:eastAsia="es-EC"/>
        </w:rPr>
      </w:pPr>
      <w:r>
        <w:rPr>
          <w:noProof/>
        </w:rPr>
        <w:lastRenderedPageBreak/>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697A27" w:rsidRPr="00FF6D3B" w:rsidRDefault="00697A27"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697A27" w:rsidRPr="00FF6D3B" w:rsidRDefault="00697A27"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7"/>
                      <w:r>
                        <w:t>. Firmas de Médicos Entrevistados</w:t>
                      </w:r>
                      <w:bookmarkEnd w:id="118"/>
                    </w:p>
                  </w:txbxContent>
                </v:textbox>
                <w10:wrap type="tight"/>
              </v:shape>
            </w:pict>
          </mc:Fallback>
        </mc:AlternateContent>
      </w:r>
      <w:r w:rsidR="00013D6C">
        <w:rPr>
          <w:rFonts w:eastAsia="Times New Roman"/>
          <w:b/>
          <w:color w:val="000000" w:themeColor="text1"/>
          <w:lang w:val="es-EC" w:eastAsia="es-EC"/>
        </w:rPr>
        <w:t>Anexo 2</w:t>
      </w:r>
    </w:p>
    <w:p w14:paraId="60FD680B" w14:textId="5E1F4B5D" w:rsidR="006E2A77" w:rsidRDefault="006E2A77" w:rsidP="00013D6C">
      <w:pPr>
        <w:pStyle w:val="CuerpoTesis"/>
        <w:rPr>
          <w:rFonts w:eastAsia="Times New Roman"/>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66432" behindDoc="1" locked="0" layoutInCell="1" allowOverlap="1" wp14:anchorId="7DA786B9" wp14:editId="4510B2AF">
            <wp:simplePos x="0" y="0"/>
            <wp:positionH relativeFrom="column">
              <wp:posOffset>-383540</wp:posOffset>
            </wp:positionH>
            <wp:positionV relativeFrom="paragraph">
              <wp:posOffset>28321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16" r:link="rId17">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6E2A77"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697A27" w:rsidRDefault="00697A27" w:rsidP="002919A1">
      <w:pPr>
        <w:spacing w:after="0" w:line="240" w:lineRule="auto"/>
      </w:pPr>
      <w:r>
        <w:separator/>
      </w:r>
    </w:p>
  </w:endnote>
  <w:endnote w:type="continuationSeparator" w:id="0">
    <w:p w14:paraId="5E5E0664" w14:textId="77777777" w:rsidR="00697A27" w:rsidRDefault="00697A27"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697A27" w:rsidRDefault="00697A27">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697A27" w:rsidRDefault="00697A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Content>
      <w:p w14:paraId="3CC34311" w14:textId="77777777" w:rsidR="00697A27" w:rsidRDefault="00697A27">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697A27" w:rsidRDefault="00697A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697A27" w:rsidRDefault="00697A27" w:rsidP="002919A1">
      <w:pPr>
        <w:spacing w:after="0" w:line="240" w:lineRule="auto"/>
      </w:pPr>
      <w:r>
        <w:separator/>
      </w:r>
    </w:p>
  </w:footnote>
  <w:footnote w:type="continuationSeparator" w:id="0">
    <w:p w14:paraId="73F87245" w14:textId="77777777" w:rsidR="00697A27" w:rsidRDefault="00697A27" w:rsidP="002919A1">
      <w:pPr>
        <w:spacing w:after="0" w:line="240" w:lineRule="auto"/>
      </w:pPr>
      <w:r>
        <w:continuationSeparator/>
      </w:r>
    </w:p>
  </w:footnote>
  <w:footnote w:id="1">
    <w:p w14:paraId="612AFE14" w14:textId="77777777" w:rsidR="00697A27" w:rsidRDefault="00697A27"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697A27" w:rsidRPr="001B32D6" w:rsidRDefault="00697A27"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697A27" w:rsidRPr="00455206" w:rsidRDefault="00697A27">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697A27" w:rsidRDefault="00697A27">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697A27" w:rsidRDefault="00697A27">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697A27" w:rsidRDefault="00697A27"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697A27" w:rsidRPr="00455206" w:rsidRDefault="00697A27"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697A27" w:rsidRPr="00DA4AE8" w:rsidRDefault="00697A27"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5B02DB9"/>
    <w:multiLevelType w:val="hybridMultilevel"/>
    <w:tmpl w:val="747EA5BA"/>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0F">
      <w:start w:val="1"/>
      <w:numFmt w:val="decimal"/>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3"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2981C50"/>
    <w:multiLevelType w:val="hybridMultilevel"/>
    <w:tmpl w:val="B97C83DC"/>
    <w:lvl w:ilvl="0" w:tplc="300A0019">
      <w:start w:val="1"/>
      <w:numFmt w:val="lowerLetter"/>
      <w:lvlText w:val="%1."/>
      <w:lvlJc w:val="left"/>
      <w:pPr>
        <w:ind w:left="1428" w:hanging="360"/>
      </w:pPr>
    </w:lvl>
    <w:lvl w:ilvl="1" w:tplc="300A0019">
      <w:start w:val="1"/>
      <w:numFmt w:val="lowerLetter"/>
      <w:lvlText w:val="%2."/>
      <w:lvlJc w:val="left"/>
      <w:pPr>
        <w:ind w:left="2148" w:hanging="360"/>
      </w:pPr>
    </w:lvl>
    <w:lvl w:ilvl="2" w:tplc="300A001B" w:tentative="1">
      <w:start w:val="1"/>
      <w:numFmt w:val="lowerRoman"/>
      <w:lvlText w:val="%3."/>
      <w:lvlJc w:val="right"/>
      <w:pPr>
        <w:ind w:left="2868" w:hanging="180"/>
      </w:pPr>
    </w:lvl>
    <w:lvl w:ilvl="3" w:tplc="300A000F" w:tentative="1">
      <w:start w:val="1"/>
      <w:numFmt w:val="decimal"/>
      <w:lvlText w:val="%4."/>
      <w:lvlJc w:val="left"/>
      <w:pPr>
        <w:ind w:left="3588" w:hanging="360"/>
      </w:pPr>
    </w:lvl>
    <w:lvl w:ilvl="4" w:tplc="300A0019" w:tentative="1">
      <w:start w:val="1"/>
      <w:numFmt w:val="lowerLetter"/>
      <w:lvlText w:val="%5."/>
      <w:lvlJc w:val="left"/>
      <w:pPr>
        <w:ind w:left="4308" w:hanging="360"/>
      </w:pPr>
    </w:lvl>
    <w:lvl w:ilvl="5" w:tplc="300A001B" w:tentative="1">
      <w:start w:val="1"/>
      <w:numFmt w:val="lowerRoman"/>
      <w:lvlText w:val="%6."/>
      <w:lvlJc w:val="right"/>
      <w:pPr>
        <w:ind w:left="5028" w:hanging="180"/>
      </w:pPr>
    </w:lvl>
    <w:lvl w:ilvl="6" w:tplc="300A000F" w:tentative="1">
      <w:start w:val="1"/>
      <w:numFmt w:val="decimal"/>
      <w:lvlText w:val="%7."/>
      <w:lvlJc w:val="left"/>
      <w:pPr>
        <w:ind w:left="5748" w:hanging="360"/>
      </w:pPr>
    </w:lvl>
    <w:lvl w:ilvl="7" w:tplc="300A0019" w:tentative="1">
      <w:start w:val="1"/>
      <w:numFmt w:val="lowerLetter"/>
      <w:lvlText w:val="%8."/>
      <w:lvlJc w:val="left"/>
      <w:pPr>
        <w:ind w:left="6468" w:hanging="360"/>
      </w:pPr>
    </w:lvl>
    <w:lvl w:ilvl="8" w:tplc="300A001B" w:tentative="1">
      <w:start w:val="1"/>
      <w:numFmt w:val="lowerRoman"/>
      <w:lvlText w:val="%9."/>
      <w:lvlJc w:val="right"/>
      <w:pPr>
        <w:ind w:left="7188" w:hanging="180"/>
      </w:pPr>
    </w:lvl>
  </w:abstractNum>
  <w:abstractNum w:abstractNumId="13" w15:restartNumberingAfterBreak="0">
    <w:nsid w:val="32F76F7D"/>
    <w:multiLevelType w:val="hybridMultilevel"/>
    <w:tmpl w:val="DABAB49E"/>
    <w:lvl w:ilvl="0" w:tplc="300A0019">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4"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6"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7"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18" w15:restartNumberingAfterBreak="0">
    <w:nsid w:val="47EC713B"/>
    <w:multiLevelType w:val="hybridMultilevel"/>
    <w:tmpl w:val="BBB46C4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3"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9"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E5E029A"/>
    <w:multiLevelType w:val="hybridMultilevel"/>
    <w:tmpl w:val="1F845AC0"/>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19">
      <w:start w:val="1"/>
      <w:numFmt w:val="lowerLetter"/>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32"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4"/>
  </w:num>
  <w:num w:numId="2">
    <w:abstractNumId w:val="20"/>
  </w:num>
  <w:num w:numId="3">
    <w:abstractNumId w:val="19"/>
  </w:num>
  <w:num w:numId="4">
    <w:abstractNumId w:val="0"/>
  </w:num>
  <w:num w:numId="5">
    <w:abstractNumId w:val="46"/>
  </w:num>
  <w:num w:numId="6">
    <w:abstractNumId w:val="14"/>
  </w:num>
  <w:num w:numId="7">
    <w:abstractNumId w:val="39"/>
  </w:num>
  <w:num w:numId="8">
    <w:abstractNumId w:val="41"/>
  </w:num>
  <w:num w:numId="9">
    <w:abstractNumId w:val="8"/>
  </w:num>
  <w:num w:numId="10">
    <w:abstractNumId w:val="27"/>
  </w:num>
  <w:num w:numId="11">
    <w:abstractNumId w:val="43"/>
  </w:num>
  <w:num w:numId="12">
    <w:abstractNumId w:val="45"/>
  </w:num>
  <w:num w:numId="13">
    <w:abstractNumId w:val="21"/>
  </w:num>
  <w:num w:numId="14">
    <w:abstractNumId w:val="32"/>
  </w:num>
  <w:num w:numId="15">
    <w:abstractNumId w:val="37"/>
  </w:num>
  <w:num w:numId="16">
    <w:abstractNumId w:val="38"/>
  </w:num>
  <w:num w:numId="17">
    <w:abstractNumId w:val="15"/>
  </w:num>
  <w:num w:numId="18">
    <w:abstractNumId w:val="10"/>
  </w:num>
  <w:num w:numId="19">
    <w:abstractNumId w:val="23"/>
  </w:num>
  <w:num w:numId="20">
    <w:abstractNumId w:val="28"/>
  </w:num>
  <w:num w:numId="21">
    <w:abstractNumId w:val="7"/>
  </w:num>
  <w:num w:numId="22">
    <w:abstractNumId w:val="5"/>
  </w:num>
  <w:num w:numId="23">
    <w:abstractNumId w:val="29"/>
  </w:num>
  <w:num w:numId="24">
    <w:abstractNumId w:val="35"/>
  </w:num>
  <w:num w:numId="25">
    <w:abstractNumId w:val="1"/>
  </w:num>
  <w:num w:numId="26">
    <w:abstractNumId w:val="25"/>
  </w:num>
  <w:num w:numId="27">
    <w:abstractNumId w:val="9"/>
  </w:num>
  <w:num w:numId="28">
    <w:abstractNumId w:val="42"/>
  </w:num>
  <w:num w:numId="29">
    <w:abstractNumId w:val="11"/>
  </w:num>
  <w:num w:numId="30">
    <w:abstractNumId w:val="36"/>
  </w:num>
  <w:num w:numId="31">
    <w:abstractNumId w:val="34"/>
  </w:num>
  <w:num w:numId="32">
    <w:abstractNumId w:val="30"/>
  </w:num>
  <w:num w:numId="33">
    <w:abstractNumId w:val="6"/>
  </w:num>
  <w:num w:numId="34">
    <w:abstractNumId w:val="44"/>
  </w:num>
  <w:num w:numId="35">
    <w:abstractNumId w:val="17"/>
  </w:num>
  <w:num w:numId="36">
    <w:abstractNumId w:val="33"/>
  </w:num>
  <w:num w:numId="37">
    <w:abstractNumId w:val="26"/>
  </w:num>
  <w:num w:numId="38">
    <w:abstractNumId w:val="40"/>
  </w:num>
  <w:num w:numId="39">
    <w:abstractNumId w:val="24"/>
  </w:num>
  <w:num w:numId="40">
    <w:abstractNumId w:val="13"/>
  </w:num>
  <w:num w:numId="41">
    <w:abstractNumId w:val="2"/>
  </w:num>
  <w:num w:numId="42">
    <w:abstractNumId w:val="12"/>
  </w:num>
  <w:num w:numId="43">
    <w:abstractNumId w:val="31"/>
  </w:num>
  <w:num w:numId="44">
    <w:abstractNumId w:val="18"/>
  </w:num>
  <w:num w:numId="45">
    <w:abstractNumId w:val="22"/>
  </w:num>
  <w:num w:numId="46">
    <w:abstractNumId w:val="3"/>
  </w:num>
  <w:num w:numId="47">
    <w:abstractNumId w:val="16"/>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grammar="clean"/>
  <w:defaultTabStop w:val="708"/>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9F5"/>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56234"/>
    <w:rsid w:val="00061F12"/>
    <w:rsid w:val="000628EA"/>
    <w:rsid w:val="0006487B"/>
    <w:rsid w:val="000675A6"/>
    <w:rsid w:val="00080612"/>
    <w:rsid w:val="00080A8B"/>
    <w:rsid w:val="00082647"/>
    <w:rsid w:val="00085BD3"/>
    <w:rsid w:val="000863D4"/>
    <w:rsid w:val="00087B9E"/>
    <w:rsid w:val="00087E4F"/>
    <w:rsid w:val="00087F34"/>
    <w:rsid w:val="0009141E"/>
    <w:rsid w:val="00092DCD"/>
    <w:rsid w:val="00093EBD"/>
    <w:rsid w:val="000952CC"/>
    <w:rsid w:val="000952FC"/>
    <w:rsid w:val="000961F5"/>
    <w:rsid w:val="000A0E88"/>
    <w:rsid w:val="000A2302"/>
    <w:rsid w:val="000A23DE"/>
    <w:rsid w:val="000A3937"/>
    <w:rsid w:val="000A4414"/>
    <w:rsid w:val="000A4B84"/>
    <w:rsid w:val="000A63E2"/>
    <w:rsid w:val="000A6792"/>
    <w:rsid w:val="000B0FF8"/>
    <w:rsid w:val="000B16D1"/>
    <w:rsid w:val="000B31A8"/>
    <w:rsid w:val="000B485A"/>
    <w:rsid w:val="000B5A60"/>
    <w:rsid w:val="000B7DCA"/>
    <w:rsid w:val="000C08C6"/>
    <w:rsid w:val="000C2A0C"/>
    <w:rsid w:val="000C383A"/>
    <w:rsid w:val="000C4706"/>
    <w:rsid w:val="000C62ED"/>
    <w:rsid w:val="000D0F93"/>
    <w:rsid w:val="000D1363"/>
    <w:rsid w:val="000D20E9"/>
    <w:rsid w:val="000D238F"/>
    <w:rsid w:val="000D2889"/>
    <w:rsid w:val="000D5121"/>
    <w:rsid w:val="000D6B62"/>
    <w:rsid w:val="000E4C67"/>
    <w:rsid w:val="000E4CB3"/>
    <w:rsid w:val="000E5A44"/>
    <w:rsid w:val="000E67EC"/>
    <w:rsid w:val="000F03AC"/>
    <w:rsid w:val="000F0F53"/>
    <w:rsid w:val="000F3D97"/>
    <w:rsid w:val="000F510B"/>
    <w:rsid w:val="0010372E"/>
    <w:rsid w:val="001037E2"/>
    <w:rsid w:val="00107D52"/>
    <w:rsid w:val="00111EC1"/>
    <w:rsid w:val="00112A49"/>
    <w:rsid w:val="00113CBE"/>
    <w:rsid w:val="00116B3A"/>
    <w:rsid w:val="00117473"/>
    <w:rsid w:val="00123931"/>
    <w:rsid w:val="00123C90"/>
    <w:rsid w:val="00126398"/>
    <w:rsid w:val="00126BC5"/>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3732"/>
    <w:rsid w:val="0017512C"/>
    <w:rsid w:val="00175D15"/>
    <w:rsid w:val="0017707F"/>
    <w:rsid w:val="00177550"/>
    <w:rsid w:val="00185A0B"/>
    <w:rsid w:val="00186C6C"/>
    <w:rsid w:val="00187883"/>
    <w:rsid w:val="00190430"/>
    <w:rsid w:val="0019139F"/>
    <w:rsid w:val="001924C3"/>
    <w:rsid w:val="00192637"/>
    <w:rsid w:val="0019494D"/>
    <w:rsid w:val="0019682F"/>
    <w:rsid w:val="001A07A0"/>
    <w:rsid w:val="001A28B0"/>
    <w:rsid w:val="001A39FD"/>
    <w:rsid w:val="001B3174"/>
    <w:rsid w:val="001B32D6"/>
    <w:rsid w:val="001B380D"/>
    <w:rsid w:val="001B4044"/>
    <w:rsid w:val="001B6188"/>
    <w:rsid w:val="001B7946"/>
    <w:rsid w:val="001C0772"/>
    <w:rsid w:val="001C369D"/>
    <w:rsid w:val="001C3809"/>
    <w:rsid w:val="001C72C4"/>
    <w:rsid w:val="001C73EA"/>
    <w:rsid w:val="001D2E77"/>
    <w:rsid w:val="001D3EF4"/>
    <w:rsid w:val="001D586F"/>
    <w:rsid w:val="001D78AD"/>
    <w:rsid w:val="001D78FB"/>
    <w:rsid w:val="001E081B"/>
    <w:rsid w:val="001E0EED"/>
    <w:rsid w:val="001E389D"/>
    <w:rsid w:val="001E38BB"/>
    <w:rsid w:val="001E3A37"/>
    <w:rsid w:val="001E4C50"/>
    <w:rsid w:val="001E590D"/>
    <w:rsid w:val="001E5C2D"/>
    <w:rsid w:val="001E7721"/>
    <w:rsid w:val="001F2515"/>
    <w:rsid w:val="001F2683"/>
    <w:rsid w:val="001F45BE"/>
    <w:rsid w:val="00200BB7"/>
    <w:rsid w:val="00201C83"/>
    <w:rsid w:val="00205BCD"/>
    <w:rsid w:val="00210000"/>
    <w:rsid w:val="00210BE0"/>
    <w:rsid w:val="00211973"/>
    <w:rsid w:val="00212B62"/>
    <w:rsid w:val="002135E8"/>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61BC5"/>
    <w:rsid w:val="002660A9"/>
    <w:rsid w:val="0027013E"/>
    <w:rsid w:val="0027100C"/>
    <w:rsid w:val="00271497"/>
    <w:rsid w:val="00271D17"/>
    <w:rsid w:val="00272123"/>
    <w:rsid w:val="002744F0"/>
    <w:rsid w:val="0027701D"/>
    <w:rsid w:val="002817B3"/>
    <w:rsid w:val="00284E8B"/>
    <w:rsid w:val="002867F3"/>
    <w:rsid w:val="002919A1"/>
    <w:rsid w:val="00295CE4"/>
    <w:rsid w:val="002A29F5"/>
    <w:rsid w:val="002A4B4E"/>
    <w:rsid w:val="002A573A"/>
    <w:rsid w:val="002B08F1"/>
    <w:rsid w:val="002B0A04"/>
    <w:rsid w:val="002B2196"/>
    <w:rsid w:val="002C07E3"/>
    <w:rsid w:val="002C0FB1"/>
    <w:rsid w:val="002C2191"/>
    <w:rsid w:val="002C2914"/>
    <w:rsid w:val="002C4D6F"/>
    <w:rsid w:val="002D04B7"/>
    <w:rsid w:val="002D07D7"/>
    <w:rsid w:val="002D3F66"/>
    <w:rsid w:val="002D570C"/>
    <w:rsid w:val="002E3ED2"/>
    <w:rsid w:val="002E51E0"/>
    <w:rsid w:val="002E5279"/>
    <w:rsid w:val="002E52A1"/>
    <w:rsid w:val="002E6218"/>
    <w:rsid w:val="002E6409"/>
    <w:rsid w:val="002F589B"/>
    <w:rsid w:val="002F5955"/>
    <w:rsid w:val="002F5C84"/>
    <w:rsid w:val="002F7326"/>
    <w:rsid w:val="0030277C"/>
    <w:rsid w:val="00302F39"/>
    <w:rsid w:val="00302FB0"/>
    <w:rsid w:val="003036CD"/>
    <w:rsid w:val="003052B7"/>
    <w:rsid w:val="00307FE3"/>
    <w:rsid w:val="00321273"/>
    <w:rsid w:val="00321B5C"/>
    <w:rsid w:val="00331F95"/>
    <w:rsid w:val="0033372E"/>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4722"/>
    <w:rsid w:val="003949BA"/>
    <w:rsid w:val="003969F0"/>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F2695"/>
    <w:rsid w:val="003F4F17"/>
    <w:rsid w:val="003F75C1"/>
    <w:rsid w:val="00400B5F"/>
    <w:rsid w:val="0040153F"/>
    <w:rsid w:val="00402CBC"/>
    <w:rsid w:val="004044FA"/>
    <w:rsid w:val="0040523C"/>
    <w:rsid w:val="004063BF"/>
    <w:rsid w:val="004112F9"/>
    <w:rsid w:val="00411943"/>
    <w:rsid w:val="004127E6"/>
    <w:rsid w:val="00412DEF"/>
    <w:rsid w:val="00412F63"/>
    <w:rsid w:val="00412F65"/>
    <w:rsid w:val="00415E0C"/>
    <w:rsid w:val="0041644C"/>
    <w:rsid w:val="00426403"/>
    <w:rsid w:val="004267B6"/>
    <w:rsid w:val="00427593"/>
    <w:rsid w:val="0043093F"/>
    <w:rsid w:val="00432348"/>
    <w:rsid w:val="004331B1"/>
    <w:rsid w:val="004337BA"/>
    <w:rsid w:val="00433CAE"/>
    <w:rsid w:val="00434D7C"/>
    <w:rsid w:val="0043537D"/>
    <w:rsid w:val="00437D61"/>
    <w:rsid w:val="00437D9F"/>
    <w:rsid w:val="00440077"/>
    <w:rsid w:val="00446153"/>
    <w:rsid w:val="00446BF3"/>
    <w:rsid w:val="00451F10"/>
    <w:rsid w:val="00454183"/>
    <w:rsid w:val="00455206"/>
    <w:rsid w:val="00456C06"/>
    <w:rsid w:val="004615CF"/>
    <w:rsid w:val="004623F5"/>
    <w:rsid w:val="00463799"/>
    <w:rsid w:val="00465026"/>
    <w:rsid w:val="004658F8"/>
    <w:rsid w:val="00470427"/>
    <w:rsid w:val="00475781"/>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5F2"/>
    <w:rsid w:val="004B268C"/>
    <w:rsid w:val="004B2A9F"/>
    <w:rsid w:val="004B4356"/>
    <w:rsid w:val="004B68C4"/>
    <w:rsid w:val="004C19D7"/>
    <w:rsid w:val="004C21DA"/>
    <w:rsid w:val="004C6456"/>
    <w:rsid w:val="004C6E81"/>
    <w:rsid w:val="004C7136"/>
    <w:rsid w:val="004D02CF"/>
    <w:rsid w:val="004D18C8"/>
    <w:rsid w:val="004D3A7A"/>
    <w:rsid w:val="004D3A7C"/>
    <w:rsid w:val="004D455C"/>
    <w:rsid w:val="004D5AD3"/>
    <w:rsid w:val="004D78E3"/>
    <w:rsid w:val="004E2E03"/>
    <w:rsid w:val="004E3893"/>
    <w:rsid w:val="004E5393"/>
    <w:rsid w:val="004E5FF6"/>
    <w:rsid w:val="004E706B"/>
    <w:rsid w:val="004F17DF"/>
    <w:rsid w:val="004F209B"/>
    <w:rsid w:val="004F214D"/>
    <w:rsid w:val="004F2373"/>
    <w:rsid w:val="004F25F1"/>
    <w:rsid w:val="004F6C98"/>
    <w:rsid w:val="004F7A7E"/>
    <w:rsid w:val="005008E7"/>
    <w:rsid w:val="005021CE"/>
    <w:rsid w:val="00504E5C"/>
    <w:rsid w:val="00512BC4"/>
    <w:rsid w:val="00516792"/>
    <w:rsid w:val="0052074C"/>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BFA"/>
    <w:rsid w:val="00542B68"/>
    <w:rsid w:val="00543039"/>
    <w:rsid w:val="005430E8"/>
    <w:rsid w:val="005449EC"/>
    <w:rsid w:val="00547B5E"/>
    <w:rsid w:val="005506BD"/>
    <w:rsid w:val="005545B9"/>
    <w:rsid w:val="005545F2"/>
    <w:rsid w:val="005552CD"/>
    <w:rsid w:val="005565AA"/>
    <w:rsid w:val="00557332"/>
    <w:rsid w:val="0056170B"/>
    <w:rsid w:val="00562127"/>
    <w:rsid w:val="005635CC"/>
    <w:rsid w:val="00564F25"/>
    <w:rsid w:val="00566B7B"/>
    <w:rsid w:val="00570CFB"/>
    <w:rsid w:val="005724E9"/>
    <w:rsid w:val="005741BD"/>
    <w:rsid w:val="005764BF"/>
    <w:rsid w:val="00581916"/>
    <w:rsid w:val="0058201E"/>
    <w:rsid w:val="00582DF4"/>
    <w:rsid w:val="00583152"/>
    <w:rsid w:val="005851E9"/>
    <w:rsid w:val="00585F80"/>
    <w:rsid w:val="005879BC"/>
    <w:rsid w:val="00591D27"/>
    <w:rsid w:val="00592357"/>
    <w:rsid w:val="00593586"/>
    <w:rsid w:val="0059796E"/>
    <w:rsid w:val="00597D12"/>
    <w:rsid w:val="005A0C93"/>
    <w:rsid w:val="005A3039"/>
    <w:rsid w:val="005A4EB0"/>
    <w:rsid w:val="005A5A1F"/>
    <w:rsid w:val="005A7EF1"/>
    <w:rsid w:val="005B6D00"/>
    <w:rsid w:val="005C1021"/>
    <w:rsid w:val="005C1581"/>
    <w:rsid w:val="005C3623"/>
    <w:rsid w:val="005C50AB"/>
    <w:rsid w:val="005C645F"/>
    <w:rsid w:val="005C6A37"/>
    <w:rsid w:val="005D1AA0"/>
    <w:rsid w:val="005D2EF5"/>
    <w:rsid w:val="005D356C"/>
    <w:rsid w:val="005D47CB"/>
    <w:rsid w:val="005D5D71"/>
    <w:rsid w:val="005E0464"/>
    <w:rsid w:val="005E3547"/>
    <w:rsid w:val="005E51E7"/>
    <w:rsid w:val="005E51FC"/>
    <w:rsid w:val="005F021C"/>
    <w:rsid w:val="005F0E9C"/>
    <w:rsid w:val="005F2699"/>
    <w:rsid w:val="00600D2E"/>
    <w:rsid w:val="00605292"/>
    <w:rsid w:val="00605490"/>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2B7D"/>
    <w:rsid w:val="00643059"/>
    <w:rsid w:val="006449CE"/>
    <w:rsid w:val="00644B8F"/>
    <w:rsid w:val="00646A8B"/>
    <w:rsid w:val="0065553C"/>
    <w:rsid w:val="0065559D"/>
    <w:rsid w:val="0065694E"/>
    <w:rsid w:val="00660F80"/>
    <w:rsid w:val="006639E0"/>
    <w:rsid w:val="00664450"/>
    <w:rsid w:val="006654D6"/>
    <w:rsid w:val="00674AE7"/>
    <w:rsid w:val="00674FD4"/>
    <w:rsid w:val="0068049D"/>
    <w:rsid w:val="006836BB"/>
    <w:rsid w:val="006838AF"/>
    <w:rsid w:val="006842B3"/>
    <w:rsid w:val="00686DC4"/>
    <w:rsid w:val="00691327"/>
    <w:rsid w:val="006915F4"/>
    <w:rsid w:val="006916EE"/>
    <w:rsid w:val="0069226C"/>
    <w:rsid w:val="006926FC"/>
    <w:rsid w:val="00692E76"/>
    <w:rsid w:val="0069368D"/>
    <w:rsid w:val="00694A19"/>
    <w:rsid w:val="00695F32"/>
    <w:rsid w:val="00697A27"/>
    <w:rsid w:val="00697B25"/>
    <w:rsid w:val="006A0C09"/>
    <w:rsid w:val="006A2E75"/>
    <w:rsid w:val="006A35E5"/>
    <w:rsid w:val="006A36E2"/>
    <w:rsid w:val="006A4B12"/>
    <w:rsid w:val="006A6B7B"/>
    <w:rsid w:val="006B1461"/>
    <w:rsid w:val="006B2105"/>
    <w:rsid w:val="006B263B"/>
    <w:rsid w:val="006B3610"/>
    <w:rsid w:val="006B3B76"/>
    <w:rsid w:val="006B3B9D"/>
    <w:rsid w:val="006B5B7C"/>
    <w:rsid w:val="006B6257"/>
    <w:rsid w:val="006B6E09"/>
    <w:rsid w:val="006C0F05"/>
    <w:rsid w:val="006C1BB5"/>
    <w:rsid w:val="006C2810"/>
    <w:rsid w:val="006C2FE9"/>
    <w:rsid w:val="006C7AD5"/>
    <w:rsid w:val="006D01C7"/>
    <w:rsid w:val="006D3A4E"/>
    <w:rsid w:val="006D51B8"/>
    <w:rsid w:val="006D789C"/>
    <w:rsid w:val="006D7AF3"/>
    <w:rsid w:val="006E0AD7"/>
    <w:rsid w:val="006E184C"/>
    <w:rsid w:val="006E2280"/>
    <w:rsid w:val="006E2A77"/>
    <w:rsid w:val="006E329F"/>
    <w:rsid w:val="006E3B73"/>
    <w:rsid w:val="006E3D42"/>
    <w:rsid w:val="006E4EDA"/>
    <w:rsid w:val="006E6CB2"/>
    <w:rsid w:val="006F13F6"/>
    <w:rsid w:val="006F19DB"/>
    <w:rsid w:val="006F55BB"/>
    <w:rsid w:val="006F6209"/>
    <w:rsid w:val="00702E94"/>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9F8"/>
    <w:rsid w:val="00727D1D"/>
    <w:rsid w:val="00731A27"/>
    <w:rsid w:val="00733C2E"/>
    <w:rsid w:val="007346A7"/>
    <w:rsid w:val="00734E2C"/>
    <w:rsid w:val="007363CF"/>
    <w:rsid w:val="00737781"/>
    <w:rsid w:val="00745C7B"/>
    <w:rsid w:val="00750218"/>
    <w:rsid w:val="0075130A"/>
    <w:rsid w:val="00751461"/>
    <w:rsid w:val="00751BA0"/>
    <w:rsid w:val="00754BBD"/>
    <w:rsid w:val="00755829"/>
    <w:rsid w:val="007561C1"/>
    <w:rsid w:val="00760E0A"/>
    <w:rsid w:val="00760E8F"/>
    <w:rsid w:val="00761BA4"/>
    <w:rsid w:val="00761D42"/>
    <w:rsid w:val="00761D67"/>
    <w:rsid w:val="00765D70"/>
    <w:rsid w:val="00767D22"/>
    <w:rsid w:val="00772FAE"/>
    <w:rsid w:val="0077386F"/>
    <w:rsid w:val="00773AD6"/>
    <w:rsid w:val="00776BD6"/>
    <w:rsid w:val="00777F62"/>
    <w:rsid w:val="00782FA8"/>
    <w:rsid w:val="00786CA5"/>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25D6"/>
    <w:rsid w:val="007C2B16"/>
    <w:rsid w:val="007C518C"/>
    <w:rsid w:val="007C5752"/>
    <w:rsid w:val="007C5BCB"/>
    <w:rsid w:val="007C5D04"/>
    <w:rsid w:val="007C776D"/>
    <w:rsid w:val="007C7C6E"/>
    <w:rsid w:val="007D2017"/>
    <w:rsid w:val="007D23FE"/>
    <w:rsid w:val="007D2DDB"/>
    <w:rsid w:val="007D35E5"/>
    <w:rsid w:val="007D3966"/>
    <w:rsid w:val="007D3DAB"/>
    <w:rsid w:val="007E0332"/>
    <w:rsid w:val="007E2146"/>
    <w:rsid w:val="007E2976"/>
    <w:rsid w:val="007E2FB6"/>
    <w:rsid w:val="007E3926"/>
    <w:rsid w:val="007E47BB"/>
    <w:rsid w:val="007E6085"/>
    <w:rsid w:val="007E71C8"/>
    <w:rsid w:val="007E723E"/>
    <w:rsid w:val="007F07F8"/>
    <w:rsid w:val="007F6697"/>
    <w:rsid w:val="007F6FE0"/>
    <w:rsid w:val="007F7602"/>
    <w:rsid w:val="008000C7"/>
    <w:rsid w:val="00801E72"/>
    <w:rsid w:val="008024B6"/>
    <w:rsid w:val="0080753F"/>
    <w:rsid w:val="008100AB"/>
    <w:rsid w:val="00811C15"/>
    <w:rsid w:val="008126D1"/>
    <w:rsid w:val="00817242"/>
    <w:rsid w:val="00830815"/>
    <w:rsid w:val="00834E8A"/>
    <w:rsid w:val="008353FD"/>
    <w:rsid w:val="0083602A"/>
    <w:rsid w:val="008416D6"/>
    <w:rsid w:val="008419B6"/>
    <w:rsid w:val="008457BD"/>
    <w:rsid w:val="00845FD5"/>
    <w:rsid w:val="008513BB"/>
    <w:rsid w:val="008604EB"/>
    <w:rsid w:val="00862E1C"/>
    <w:rsid w:val="0086587B"/>
    <w:rsid w:val="008663AF"/>
    <w:rsid w:val="0086779F"/>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6AD7"/>
    <w:rsid w:val="008C7E21"/>
    <w:rsid w:val="008D0287"/>
    <w:rsid w:val="008D3597"/>
    <w:rsid w:val="008D468E"/>
    <w:rsid w:val="008D7036"/>
    <w:rsid w:val="008E4A02"/>
    <w:rsid w:val="008F304C"/>
    <w:rsid w:val="008F3FAE"/>
    <w:rsid w:val="008F451A"/>
    <w:rsid w:val="008F6B53"/>
    <w:rsid w:val="008F707A"/>
    <w:rsid w:val="00902F91"/>
    <w:rsid w:val="009062EA"/>
    <w:rsid w:val="00906F1F"/>
    <w:rsid w:val="009079D4"/>
    <w:rsid w:val="009110BD"/>
    <w:rsid w:val="0091675A"/>
    <w:rsid w:val="0092614C"/>
    <w:rsid w:val="00927B35"/>
    <w:rsid w:val="00930265"/>
    <w:rsid w:val="00931B1D"/>
    <w:rsid w:val="009321E0"/>
    <w:rsid w:val="00933A81"/>
    <w:rsid w:val="00934D98"/>
    <w:rsid w:val="00934F04"/>
    <w:rsid w:val="0093561E"/>
    <w:rsid w:val="0094075C"/>
    <w:rsid w:val="00944B61"/>
    <w:rsid w:val="009451E4"/>
    <w:rsid w:val="00953D21"/>
    <w:rsid w:val="00954546"/>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A01DA"/>
    <w:rsid w:val="009A044A"/>
    <w:rsid w:val="009A09DB"/>
    <w:rsid w:val="009A46CE"/>
    <w:rsid w:val="009A4B01"/>
    <w:rsid w:val="009A53A8"/>
    <w:rsid w:val="009A6AA6"/>
    <w:rsid w:val="009A6BBC"/>
    <w:rsid w:val="009A7334"/>
    <w:rsid w:val="009B228E"/>
    <w:rsid w:val="009B6431"/>
    <w:rsid w:val="009B6981"/>
    <w:rsid w:val="009B6EED"/>
    <w:rsid w:val="009B728A"/>
    <w:rsid w:val="009C335A"/>
    <w:rsid w:val="009C3748"/>
    <w:rsid w:val="009C3B13"/>
    <w:rsid w:val="009C5910"/>
    <w:rsid w:val="009C5C6D"/>
    <w:rsid w:val="009C7131"/>
    <w:rsid w:val="009C7A68"/>
    <w:rsid w:val="009C7BDA"/>
    <w:rsid w:val="009D09C1"/>
    <w:rsid w:val="009D1594"/>
    <w:rsid w:val="009D2B9B"/>
    <w:rsid w:val="009D5A59"/>
    <w:rsid w:val="009D7D3B"/>
    <w:rsid w:val="009E785F"/>
    <w:rsid w:val="009F1032"/>
    <w:rsid w:val="009F26B7"/>
    <w:rsid w:val="009F45D2"/>
    <w:rsid w:val="009F67D6"/>
    <w:rsid w:val="009F7ADA"/>
    <w:rsid w:val="009F7CF7"/>
    <w:rsid w:val="00A0427B"/>
    <w:rsid w:val="00A04295"/>
    <w:rsid w:val="00A044EE"/>
    <w:rsid w:val="00A10F9B"/>
    <w:rsid w:val="00A117E0"/>
    <w:rsid w:val="00A170CC"/>
    <w:rsid w:val="00A173DD"/>
    <w:rsid w:val="00A23992"/>
    <w:rsid w:val="00A245DB"/>
    <w:rsid w:val="00A25BC9"/>
    <w:rsid w:val="00A2698F"/>
    <w:rsid w:val="00A3343B"/>
    <w:rsid w:val="00A349EF"/>
    <w:rsid w:val="00A3541E"/>
    <w:rsid w:val="00A36D27"/>
    <w:rsid w:val="00A416CF"/>
    <w:rsid w:val="00A461B6"/>
    <w:rsid w:val="00A50AC9"/>
    <w:rsid w:val="00A52264"/>
    <w:rsid w:val="00A5579B"/>
    <w:rsid w:val="00A56E99"/>
    <w:rsid w:val="00A60B7C"/>
    <w:rsid w:val="00A6230E"/>
    <w:rsid w:val="00A62BBB"/>
    <w:rsid w:val="00A634C3"/>
    <w:rsid w:val="00A67776"/>
    <w:rsid w:val="00A71456"/>
    <w:rsid w:val="00A71E5C"/>
    <w:rsid w:val="00A74B0A"/>
    <w:rsid w:val="00A75A78"/>
    <w:rsid w:val="00A769FD"/>
    <w:rsid w:val="00A771AF"/>
    <w:rsid w:val="00A7747F"/>
    <w:rsid w:val="00A8214A"/>
    <w:rsid w:val="00A838A6"/>
    <w:rsid w:val="00A845F1"/>
    <w:rsid w:val="00A904F2"/>
    <w:rsid w:val="00A94286"/>
    <w:rsid w:val="00A95B9D"/>
    <w:rsid w:val="00A96398"/>
    <w:rsid w:val="00A964B7"/>
    <w:rsid w:val="00A964F9"/>
    <w:rsid w:val="00AA1BB7"/>
    <w:rsid w:val="00AA32FE"/>
    <w:rsid w:val="00AA3FA7"/>
    <w:rsid w:val="00AA4160"/>
    <w:rsid w:val="00AA6B27"/>
    <w:rsid w:val="00AB440F"/>
    <w:rsid w:val="00AB66E9"/>
    <w:rsid w:val="00AB7D7B"/>
    <w:rsid w:val="00AC28A1"/>
    <w:rsid w:val="00AC29C9"/>
    <w:rsid w:val="00AC5B0B"/>
    <w:rsid w:val="00AE0D72"/>
    <w:rsid w:val="00AE126D"/>
    <w:rsid w:val="00AE1A55"/>
    <w:rsid w:val="00AE38BB"/>
    <w:rsid w:val="00AE5873"/>
    <w:rsid w:val="00AE5B15"/>
    <w:rsid w:val="00AE5EDF"/>
    <w:rsid w:val="00AF1424"/>
    <w:rsid w:val="00AF1C15"/>
    <w:rsid w:val="00AF3E36"/>
    <w:rsid w:val="00AF6F89"/>
    <w:rsid w:val="00B01D9B"/>
    <w:rsid w:val="00B05339"/>
    <w:rsid w:val="00B06F5C"/>
    <w:rsid w:val="00B075B4"/>
    <w:rsid w:val="00B07BFB"/>
    <w:rsid w:val="00B11BFA"/>
    <w:rsid w:val="00B12B0A"/>
    <w:rsid w:val="00B13C69"/>
    <w:rsid w:val="00B14369"/>
    <w:rsid w:val="00B1482D"/>
    <w:rsid w:val="00B14EAB"/>
    <w:rsid w:val="00B23E77"/>
    <w:rsid w:val="00B24C2A"/>
    <w:rsid w:val="00B25821"/>
    <w:rsid w:val="00B25C43"/>
    <w:rsid w:val="00B25D1D"/>
    <w:rsid w:val="00B26FE8"/>
    <w:rsid w:val="00B27BA2"/>
    <w:rsid w:val="00B31502"/>
    <w:rsid w:val="00B320D8"/>
    <w:rsid w:val="00B3268E"/>
    <w:rsid w:val="00B34018"/>
    <w:rsid w:val="00B34EC2"/>
    <w:rsid w:val="00B3710B"/>
    <w:rsid w:val="00B400E1"/>
    <w:rsid w:val="00B4016A"/>
    <w:rsid w:val="00B42BCD"/>
    <w:rsid w:val="00B4399E"/>
    <w:rsid w:val="00B44259"/>
    <w:rsid w:val="00B46F2D"/>
    <w:rsid w:val="00B4708F"/>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3B3C"/>
    <w:rsid w:val="00B77791"/>
    <w:rsid w:val="00B81037"/>
    <w:rsid w:val="00B82540"/>
    <w:rsid w:val="00B8418D"/>
    <w:rsid w:val="00B867BA"/>
    <w:rsid w:val="00B919EF"/>
    <w:rsid w:val="00B92F59"/>
    <w:rsid w:val="00B93900"/>
    <w:rsid w:val="00B95FC8"/>
    <w:rsid w:val="00B96F42"/>
    <w:rsid w:val="00B970E8"/>
    <w:rsid w:val="00BA2035"/>
    <w:rsid w:val="00BA27AF"/>
    <w:rsid w:val="00BA483F"/>
    <w:rsid w:val="00BA6764"/>
    <w:rsid w:val="00BB09E6"/>
    <w:rsid w:val="00BB0C38"/>
    <w:rsid w:val="00BB2173"/>
    <w:rsid w:val="00BB31DC"/>
    <w:rsid w:val="00BB4067"/>
    <w:rsid w:val="00BB41D0"/>
    <w:rsid w:val="00BC186F"/>
    <w:rsid w:val="00BC49A6"/>
    <w:rsid w:val="00BC51BB"/>
    <w:rsid w:val="00BD118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326"/>
    <w:rsid w:val="00C46720"/>
    <w:rsid w:val="00C46839"/>
    <w:rsid w:val="00C50DB9"/>
    <w:rsid w:val="00C520E4"/>
    <w:rsid w:val="00C5278C"/>
    <w:rsid w:val="00C52BC0"/>
    <w:rsid w:val="00C52FB4"/>
    <w:rsid w:val="00C54B0D"/>
    <w:rsid w:val="00C560C4"/>
    <w:rsid w:val="00C56704"/>
    <w:rsid w:val="00C57C0F"/>
    <w:rsid w:val="00C60669"/>
    <w:rsid w:val="00C63C04"/>
    <w:rsid w:val="00C65CD9"/>
    <w:rsid w:val="00C66C99"/>
    <w:rsid w:val="00C675B2"/>
    <w:rsid w:val="00C67B68"/>
    <w:rsid w:val="00C70AFE"/>
    <w:rsid w:val="00C70C34"/>
    <w:rsid w:val="00C74122"/>
    <w:rsid w:val="00C743DE"/>
    <w:rsid w:val="00C80209"/>
    <w:rsid w:val="00C831C8"/>
    <w:rsid w:val="00C83236"/>
    <w:rsid w:val="00C8349F"/>
    <w:rsid w:val="00C857E9"/>
    <w:rsid w:val="00C8668A"/>
    <w:rsid w:val="00C878A4"/>
    <w:rsid w:val="00C94DE9"/>
    <w:rsid w:val="00C95294"/>
    <w:rsid w:val="00C96386"/>
    <w:rsid w:val="00CA2EEC"/>
    <w:rsid w:val="00CA3104"/>
    <w:rsid w:val="00CA4245"/>
    <w:rsid w:val="00CA5E54"/>
    <w:rsid w:val="00CA60F5"/>
    <w:rsid w:val="00CB044D"/>
    <w:rsid w:val="00CB10EE"/>
    <w:rsid w:val="00CB2164"/>
    <w:rsid w:val="00CB23E4"/>
    <w:rsid w:val="00CB2CCD"/>
    <w:rsid w:val="00CB5392"/>
    <w:rsid w:val="00CB5B18"/>
    <w:rsid w:val="00CB5F0D"/>
    <w:rsid w:val="00CC54A4"/>
    <w:rsid w:val="00CC6D53"/>
    <w:rsid w:val="00CD2E3A"/>
    <w:rsid w:val="00CD4297"/>
    <w:rsid w:val="00CD60FF"/>
    <w:rsid w:val="00CE0670"/>
    <w:rsid w:val="00CE3066"/>
    <w:rsid w:val="00CE46DF"/>
    <w:rsid w:val="00CE53F9"/>
    <w:rsid w:val="00CF042E"/>
    <w:rsid w:val="00CF3A71"/>
    <w:rsid w:val="00CF5B4A"/>
    <w:rsid w:val="00D0176C"/>
    <w:rsid w:val="00D033BE"/>
    <w:rsid w:val="00D0480D"/>
    <w:rsid w:val="00D102D1"/>
    <w:rsid w:val="00D10B43"/>
    <w:rsid w:val="00D10D0D"/>
    <w:rsid w:val="00D13ADC"/>
    <w:rsid w:val="00D14549"/>
    <w:rsid w:val="00D15316"/>
    <w:rsid w:val="00D15485"/>
    <w:rsid w:val="00D15FE0"/>
    <w:rsid w:val="00D171D3"/>
    <w:rsid w:val="00D204B1"/>
    <w:rsid w:val="00D22CAA"/>
    <w:rsid w:val="00D22FD0"/>
    <w:rsid w:val="00D23D4B"/>
    <w:rsid w:val="00D27307"/>
    <w:rsid w:val="00D27325"/>
    <w:rsid w:val="00D30374"/>
    <w:rsid w:val="00D321B2"/>
    <w:rsid w:val="00D3540B"/>
    <w:rsid w:val="00D37CE9"/>
    <w:rsid w:val="00D40E51"/>
    <w:rsid w:val="00D42DC7"/>
    <w:rsid w:val="00D43FB5"/>
    <w:rsid w:val="00D44857"/>
    <w:rsid w:val="00D44DFB"/>
    <w:rsid w:val="00D453FC"/>
    <w:rsid w:val="00D47B52"/>
    <w:rsid w:val="00D52B21"/>
    <w:rsid w:val="00D52F7A"/>
    <w:rsid w:val="00D535B8"/>
    <w:rsid w:val="00D55510"/>
    <w:rsid w:val="00D55A66"/>
    <w:rsid w:val="00D55BFE"/>
    <w:rsid w:val="00D5734B"/>
    <w:rsid w:val="00D57C0B"/>
    <w:rsid w:val="00D57D02"/>
    <w:rsid w:val="00D61269"/>
    <w:rsid w:val="00D619BC"/>
    <w:rsid w:val="00D6450D"/>
    <w:rsid w:val="00D6685B"/>
    <w:rsid w:val="00D70F5C"/>
    <w:rsid w:val="00D755A7"/>
    <w:rsid w:val="00D77ED4"/>
    <w:rsid w:val="00D80996"/>
    <w:rsid w:val="00D814B3"/>
    <w:rsid w:val="00D82BBA"/>
    <w:rsid w:val="00D835B0"/>
    <w:rsid w:val="00D87041"/>
    <w:rsid w:val="00D8707F"/>
    <w:rsid w:val="00D9118D"/>
    <w:rsid w:val="00D922C5"/>
    <w:rsid w:val="00D97A53"/>
    <w:rsid w:val="00DA00E3"/>
    <w:rsid w:val="00DA023A"/>
    <w:rsid w:val="00DA2E1E"/>
    <w:rsid w:val="00DA4AA7"/>
    <w:rsid w:val="00DA4C4D"/>
    <w:rsid w:val="00DA6C80"/>
    <w:rsid w:val="00DA6E6A"/>
    <w:rsid w:val="00DB058B"/>
    <w:rsid w:val="00DB1277"/>
    <w:rsid w:val="00DB4DDD"/>
    <w:rsid w:val="00DC13DB"/>
    <w:rsid w:val="00DC2A33"/>
    <w:rsid w:val="00DC2CC2"/>
    <w:rsid w:val="00DC3FE2"/>
    <w:rsid w:val="00DC6AB9"/>
    <w:rsid w:val="00DC75E8"/>
    <w:rsid w:val="00DC7B14"/>
    <w:rsid w:val="00DD3C31"/>
    <w:rsid w:val="00DD6DEB"/>
    <w:rsid w:val="00DE0E66"/>
    <w:rsid w:val="00DE10AA"/>
    <w:rsid w:val="00DE3424"/>
    <w:rsid w:val="00DE56B9"/>
    <w:rsid w:val="00DE656E"/>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22789"/>
    <w:rsid w:val="00E30D87"/>
    <w:rsid w:val="00E32E9C"/>
    <w:rsid w:val="00E36700"/>
    <w:rsid w:val="00E36717"/>
    <w:rsid w:val="00E40D33"/>
    <w:rsid w:val="00E41946"/>
    <w:rsid w:val="00E42F07"/>
    <w:rsid w:val="00E448F8"/>
    <w:rsid w:val="00E45F0B"/>
    <w:rsid w:val="00E463B1"/>
    <w:rsid w:val="00E46BF8"/>
    <w:rsid w:val="00E509F2"/>
    <w:rsid w:val="00E50BB4"/>
    <w:rsid w:val="00E5309E"/>
    <w:rsid w:val="00E55E4E"/>
    <w:rsid w:val="00E568ED"/>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A1EED"/>
    <w:rsid w:val="00EA2282"/>
    <w:rsid w:val="00EA22D6"/>
    <w:rsid w:val="00EA2B8E"/>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D20DF"/>
    <w:rsid w:val="00ED565E"/>
    <w:rsid w:val="00ED7B78"/>
    <w:rsid w:val="00EE2DDD"/>
    <w:rsid w:val="00EE32D6"/>
    <w:rsid w:val="00EE54A5"/>
    <w:rsid w:val="00EE5782"/>
    <w:rsid w:val="00EE7478"/>
    <w:rsid w:val="00EF2BDD"/>
    <w:rsid w:val="00EF4307"/>
    <w:rsid w:val="00EF46BB"/>
    <w:rsid w:val="00EF5469"/>
    <w:rsid w:val="00EF5A25"/>
    <w:rsid w:val="00F0051E"/>
    <w:rsid w:val="00F04397"/>
    <w:rsid w:val="00F04CEF"/>
    <w:rsid w:val="00F05890"/>
    <w:rsid w:val="00F06B11"/>
    <w:rsid w:val="00F134EE"/>
    <w:rsid w:val="00F14272"/>
    <w:rsid w:val="00F14C12"/>
    <w:rsid w:val="00F1533A"/>
    <w:rsid w:val="00F15E58"/>
    <w:rsid w:val="00F160F6"/>
    <w:rsid w:val="00F173BF"/>
    <w:rsid w:val="00F21604"/>
    <w:rsid w:val="00F22260"/>
    <w:rsid w:val="00F22EB1"/>
    <w:rsid w:val="00F232B7"/>
    <w:rsid w:val="00F2388B"/>
    <w:rsid w:val="00F23E52"/>
    <w:rsid w:val="00F24BB7"/>
    <w:rsid w:val="00F253BA"/>
    <w:rsid w:val="00F25889"/>
    <w:rsid w:val="00F3368B"/>
    <w:rsid w:val="00F33ACE"/>
    <w:rsid w:val="00F33B8E"/>
    <w:rsid w:val="00F33C71"/>
    <w:rsid w:val="00F3422B"/>
    <w:rsid w:val="00F3425B"/>
    <w:rsid w:val="00F34EB0"/>
    <w:rsid w:val="00F353CE"/>
    <w:rsid w:val="00F35536"/>
    <w:rsid w:val="00F405A6"/>
    <w:rsid w:val="00F40987"/>
    <w:rsid w:val="00F42A22"/>
    <w:rsid w:val="00F46749"/>
    <w:rsid w:val="00F4676F"/>
    <w:rsid w:val="00F5334D"/>
    <w:rsid w:val="00F63A85"/>
    <w:rsid w:val="00F70FE4"/>
    <w:rsid w:val="00F72379"/>
    <w:rsid w:val="00F72F09"/>
    <w:rsid w:val="00F734ED"/>
    <w:rsid w:val="00F73666"/>
    <w:rsid w:val="00F751B0"/>
    <w:rsid w:val="00F76DFE"/>
    <w:rsid w:val="00F7703E"/>
    <w:rsid w:val="00F77747"/>
    <w:rsid w:val="00F82ABC"/>
    <w:rsid w:val="00F83759"/>
    <w:rsid w:val="00F86D19"/>
    <w:rsid w:val="00F86E62"/>
    <w:rsid w:val="00F87BA4"/>
    <w:rsid w:val="00F92D36"/>
    <w:rsid w:val="00F94392"/>
    <w:rsid w:val="00F95FED"/>
    <w:rsid w:val="00F97A6B"/>
    <w:rsid w:val="00FA0CE7"/>
    <w:rsid w:val="00FA2117"/>
    <w:rsid w:val="00FA3394"/>
    <w:rsid w:val="00FA44D0"/>
    <w:rsid w:val="00FA6F30"/>
    <w:rsid w:val="00FB01A2"/>
    <w:rsid w:val="00FB027D"/>
    <w:rsid w:val="00FB12AC"/>
    <w:rsid w:val="00FB3B00"/>
    <w:rsid w:val="00FB7E36"/>
    <w:rsid w:val="00FB7EA9"/>
    <w:rsid w:val="00FC16EC"/>
    <w:rsid w:val="00FC1838"/>
    <w:rsid w:val="00FC2C6E"/>
    <w:rsid w:val="00FC354E"/>
    <w:rsid w:val="00FC3A28"/>
    <w:rsid w:val="00FC4B23"/>
    <w:rsid w:val="00FD209B"/>
    <w:rsid w:val="00FD24F3"/>
    <w:rsid w:val="00FD4784"/>
    <w:rsid w:val="00FE3CAD"/>
    <w:rsid w:val="00FE4B19"/>
    <w:rsid w:val="00FE6E1E"/>
    <w:rsid w:val="00FF547A"/>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https://scontent.floh1-1.fna.fbcdn.net/v/t1.15752-9/37098435_1970395989678049_5782757621035433984_n.jpg?_nc_cat=0&amp;oh=994319f8bed85c093115ce5baa85c62b&amp;oe=5BCBBC85" TargetMode="Externa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A8F58A6-15B9-463A-9D19-058CE411B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1</TotalTime>
  <Pages>66</Pages>
  <Words>24985</Words>
  <Characters>137422</Characters>
  <Application>Microsoft Office Word</Application>
  <DocSecurity>0</DocSecurity>
  <Lines>1145</Lines>
  <Paragraphs>3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024</cp:revision>
  <cp:lastPrinted>2018-11-08T13:42:00Z</cp:lastPrinted>
  <dcterms:created xsi:type="dcterms:W3CDTF">2018-10-16T01:58:00Z</dcterms:created>
  <dcterms:modified xsi:type="dcterms:W3CDTF">2019-01-21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